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A499D0" w14:textId="5DC59F9D" w:rsidR="009E7840" w:rsidRPr="00216E24" w:rsidRDefault="00D94E0C" w:rsidP="00E60064">
      <w:pPr>
        <w:spacing w:after="0" w:line="480" w:lineRule="auto"/>
        <w:jc w:val="center"/>
        <w:rPr>
          <w:b/>
        </w:rPr>
      </w:pPr>
      <w:r w:rsidRPr="00216E24">
        <w:rPr>
          <w:b/>
        </w:rPr>
        <w:t>New Medicinal Products for Chronic Heart Failure:  Advances in Clinical Trial Design and Efficacy Assessment</w:t>
      </w:r>
    </w:p>
    <w:p w14:paraId="25ADB1C8" w14:textId="0BA937E1" w:rsidR="009E7840" w:rsidRPr="00216E24" w:rsidRDefault="009E7840" w:rsidP="002450A2">
      <w:pPr>
        <w:spacing w:after="0" w:line="480" w:lineRule="auto"/>
        <w:rPr>
          <w:vertAlign w:val="superscript"/>
        </w:rPr>
      </w:pPr>
      <w:r w:rsidRPr="00216E24">
        <w:t xml:space="preserve">Martin </w:t>
      </w:r>
      <w:r w:rsidR="00BC0329" w:rsidRPr="00216E24">
        <w:t xml:space="preserve">R. </w:t>
      </w:r>
      <w:r w:rsidRPr="00216E24">
        <w:t>Cowie,</w:t>
      </w:r>
      <w:r w:rsidR="000406A7" w:rsidRPr="00216E24">
        <w:rPr>
          <w:vertAlign w:val="superscript"/>
        </w:rPr>
        <w:t>1</w:t>
      </w:r>
      <w:r w:rsidRPr="00216E24">
        <w:t xml:space="preserve"> </w:t>
      </w:r>
      <w:proofErr w:type="spellStart"/>
      <w:r w:rsidRPr="00216E24">
        <w:t>Gerasimos</w:t>
      </w:r>
      <w:proofErr w:type="spellEnd"/>
      <w:r w:rsidRPr="00216E24">
        <w:t xml:space="preserve"> </w:t>
      </w:r>
      <w:r w:rsidR="00BC0329" w:rsidRPr="00216E24">
        <w:t xml:space="preserve">S. </w:t>
      </w:r>
      <w:r w:rsidRPr="00216E24">
        <w:t>Filippatos,</w:t>
      </w:r>
      <w:r w:rsidR="00B64DA9" w:rsidRPr="00216E24">
        <w:rPr>
          <w:vertAlign w:val="superscript"/>
        </w:rPr>
        <w:t>2</w:t>
      </w:r>
      <w:r w:rsidRPr="00216E24">
        <w:t xml:space="preserve"> Maria </w:t>
      </w:r>
      <w:r w:rsidR="000406A7" w:rsidRPr="00216E24">
        <w:t xml:space="preserve">de </w:t>
      </w:r>
      <w:proofErr w:type="spellStart"/>
      <w:r w:rsidR="000406A7" w:rsidRPr="00216E24">
        <w:t>los</w:t>
      </w:r>
      <w:proofErr w:type="spellEnd"/>
      <w:r w:rsidR="000406A7" w:rsidRPr="00216E24">
        <w:t xml:space="preserve"> </w:t>
      </w:r>
      <w:r w:rsidRPr="00216E24">
        <w:t>Angeles Alonso Garcia,</w:t>
      </w:r>
      <w:r w:rsidR="00185D24" w:rsidRPr="00216E24">
        <w:rPr>
          <w:vertAlign w:val="superscript"/>
        </w:rPr>
        <w:t>1, 3</w:t>
      </w:r>
      <w:r w:rsidRPr="00216E24">
        <w:t xml:space="preserve"> Stefan </w:t>
      </w:r>
      <w:r w:rsidR="00BC0329" w:rsidRPr="00216E24">
        <w:t xml:space="preserve">D. </w:t>
      </w:r>
      <w:r w:rsidRPr="00216E24">
        <w:t>Anker,</w:t>
      </w:r>
      <w:r w:rsidR="00337B9F" w:rsidRPr="00216E24">
        <w:rPr>
          <w:vertAlign w:val="superscript"/>
        </w:rPr>
        <w:t>4</w:t>
      </w:r>
      <w:r w:rsidR="00337B9F" w:rsidRPr="00216E24">
        <w:t xml:space="preserve"> </w:t>
      </w:r>
      <w:r w:rsidRPr="00216E24">
        <w:t>Anna Baczynska,</w:t>
      </w:r>
      <w:r w:rsidR="00337B9F" w:rsidRPr="00216E24">
        <w:rPr>
          <w:vertAlign w:val="superscript"/>
        </w:rPr>
        <w:t>5</w:t>
      </w:r>
      <w:r w:rsidR="00337B9F" w:rsidRPr="00216E24">
        <w:t xml:space="preserve"> </w:t>
      </w:r>
      <w:r w:rsidRPr="00216E24">
        <w:t>Dan</w:t>
      </w:r>
      <w:r w:rsidR="00562F0D" w:rsidRPr="00216E24">
        <w:t>iel M.</w:t>
      </w:r>
      <w:r w:rsidRPr="00216E24">
        <w:t xml:space="preserve"> Bloomfield,</w:t>
      </w:r>
      <w:r w:rsidR="00337B9F" w:rsidRPr="00216E24">
        <w:rPr>
          <w:vertAlign w:val="superscript"/>
        </w:rPr>
        <w:t>6</w:t>
      </w:r>
      <w:r w:rsidR="00337B9F" w:rsidRPr="00216E24">
        <w:t xml:space="preserve"> </w:t>
      </w:r>
      <w:r w:rsidRPr="00216E24">
        <w:t>Maria Borentain,</w:t>
      </w:r>
      <w:r w:rsidR="00337B9F" w:rsidRPr="00216E24">
        <w:rPr>
          <w:vertAlign w:val="superscript"/>
        </w:rPr>
        <w:t>7</w:t>
      </w:r>
      <w:r w:rsidR="00337B9F" w:rsidRPr="00216E24">
        <w:t xml:space="preserve"> </w:t>
      </w:r>
      <w:proofErr w:type="spellStart"/>
      <w:r w:rsidR="00312E0E" w:rsidRPr="00216E24">
        <w:t>Karsten</w:t>
      </w:r>
      <w:proofErr w:type="spellEnd"/>
      <w:r w:rsidR="00312E0E" w:rsidRPr="00216E24">
        <w:t xml:space="preserve"> Bruins Slot,</w:t>
      </w:r>
      <w:r w:rsidR="00A33794" w:rsidRPr="00216E24">
        <w:rPr>
          <w:vertAlign w:val="superscript"/>
        </w:rPr>
        <w:t>8</w:t>
      </w:r>
      <w:r w:rsidR="00312E0E" w:rsidRPr="00216E24">
        <w:t xml:space="preserve"> </w:t>
      </w:r>
      <w:r w:rsidRPr="00216E24">
        <w:t>Maureen Cronin,</w:t>
      </w:r>
      <w:r w:rsidR="00A33794" w:rsidRPr="00216E24">
        <w:rPr>
          <w:vertAlign w:val="superscript"/>
        </w:rPr>
        <w:t>9</w:t>
      </w:r>
      <w:r w:rsidR="00337B9F" w:rsidRPr="00216E24">
        <w:t xml:space="preserve"> </w:t>
      </w:r>
      <w:r w:rsidRPr="00216E24">
        <w:t xml:space="preserve">Pieter </w:t>
      </w:r>
      <w:r w:rsidR="001E5B13" w:rsidRPr="00216E24">
        <w:t xml:space="preserve">A. </w:t>
      </w:r>
      <w:r w:rsidRPr="00216E24">
        <w:t>Doevendans,</w:t>
      </w:r>
      <w:r w:rsidR="00A33794" w:rsidRPr="00216E24">
        <w:rPr>
          <w:vertAlign w:val="superscript"/>
        </w:rPr>
        <w:t>10</w:t>
      </w:r>
      <w:r w:rsidR="001E5B13" w:rsidRPr="00216E24">
        <w:rPr>
          <w:vertAlign w:val="superscript"/>
        </w:rPr>
        <w:t>,1</w:t>
      </w:r>
      <w:r w:rsidR="00A33794" w:rsidRPr="00216E24">
        <w:rPr>
          <w:vertAlign w:val="superscript"/>
        </w:rPr>
        <w:t>1</w:t>
      </w:r>
      <w:r w:rsidR="00337B9F" w:rsidRPr="00216E24">
        <w:t xml:space="preserve"> </w:t>
      </w:r>
      <w:r w:rsidRPr="00216E24">
        <w:t>Amany El-Gazayerly,</w:t>
      </w:r>
      <w:r w:rsidR="00337B9F" w:rsidRPr="00216E24">
        <w:rPr>
          <w:vertAlign w:val="superscript"/>
        </w:rPr>
        <w:t>1</w:t>
      </w:r>
      <w:r w:rsidR="00A33794" w:rsidRPr="00216E24">
        <w:rPr>
          <w:vertAlign w:val="superscript"/>
        </w:rPr>
        <w:t>2</w:t>
      </w:r>
      <w:r w:rsidR="00337B9F" w:rsidRPr="00216E24">
        <w:t xml:space="preserve"> </w:t>
      </w:r>
      <w:r w:rsidRPr="00216E24">
        <w:t>Claudio Gimpelewicz,</w:t>
      </w:r>
      <w:r w:rsidR="00337B9F" w:rsidRPr="00216E24">
        <w:rPr>
          <w:vertAlign w:val="superscript"/>
        </w:rPr>
        <w:t>1</w:t>
      </w:r>
      <w:r w:rsidR="00A33794" w:rsidRPr="00216E24">
        <w:rPr>
          <w:vertAlign w:val="superscript"/>
        </w:rPr>
        <w:t>3</w:t>
      </w:r>
      <w:r w:rsidR="00337B9F" w:rsidRPr="00216E24">
        <w:t xml:space="preserve"> </w:t>
      </w:r>
      <w:r w:rsidRPr="00216E24">
        <w:t>Narimon Honarpour,</w:t>
      </w:r>
      <w:r w:rsidR="00337B9F" w:rsidRPr="00216E24">
        <w:rPr>
          <w:vertAlign w:val="superscript"/>
        </w:rPr>
        <w:t>1</w:t>
      </w:r>
      <w:r w:rsidR="00A33794" w:rsidRPr="00216E24">
        <w:rPr>
          <w:vertAlign w:val="superscript"/>
        </w:rPr>
        <w:t>4</w:t>
      </w:r>
      <w:r w:rsidR="00337B9F" w:rsidRPr="00216E24">
        <w:t xml:space="preserve"> </w:t>
      </w:r>
      <w:r w:rsidRPr="00216E24">
        <w:t>Salim Janmohamed,</w:t>
      </w:r>
      <w:r w:rsidR="00337B9F" w:rsidRPr="00216E24">
        <w:rPr>
          <w:vertAlign w:val="superscript"/>
        </w:rPr>
        <w:t>1</w:t>
      </w:r>
      <w:r w:rsidR="00A33794" w:rsidRPr="00216E24">
        <w:rPr>
          <w:vertAlign w:val="superscript"/>
        </w:rPr>
        <w:t>5</w:t>
      </w:r>
      <w:r w:rsidR="00337B9F" w:rsidRPr="00216E24">
        <w:t xml:space="preserve"> </w:t>
      </w:r>
      <w:r w:rsidRPr="00216E24">
        <w:t>Heidi Janssen,</w:t>
      </w:r>
      <w:r w:rsidR="00111644" w:rsidRPr="00216E24">
        <w:rPr>
          <w:vertAlign w:val="superscript"/>
        </w:rPr>
        <w:t>5</w:t>
      </w:r>
      <w:r w:rsidR="00337B9F" w:rsidRPr="00216E24">
        <w:t xml:space="preserve"> </w:t>
      </w:r>
      <w:r w:rsidRPr="00216E24">
        <w:t xml:space="preserve">Albert </w:t>
      </w:r>
      <w:r w:rsidR="002D6F7C" w:rsidRPr="00216E24">
        <w:t xml:space="preserve">M. </w:t>
      </w:r>
      <w:r w:rsidRPr="00216E24">
        <w:t>Kim,</w:t>
      </w:r>
      <w:r w:rsidR="00337B9F" w:rsidRPr="00216E24">
        <w:rPr>
          <w:vertAlign w:val="superscript"/>
        </w:rPr>
        <w:t>1</w:t>
      </w:r>
      <w:r w:rsidR="000B04EA" w:rsidRPr="00216E24">
        <w:rPr>
          <w:vertAlign w:val="superscript"/>
        </w:rPr>
        <w:t>6</w:t>
      </w:r>
      <w:r w:rsidR="00337B9F" w:rsidRPr="00216E24">
        <w:t xml:space="preserve"> </w:t>
      </w:r>
      <w:r w:rsidR="005242BE" w:rsidRPr="00216E24">
        <w:t>Dominik Lautsch,</w:t>
      </w:r>
      <w:r w:rsidR="00770056" w:rsidRPr="00216E24">
        <w:rPr>
          <w:vertAlign w:val="superscript"/>
        </w:rPr>
        <w:t>6</w:t>
      </w:r>
      <w:r w:rsidR="005242BE" w:rsidRPr="00216E24">
        <w:t xml:space="preserve"> </w:t>
      </w:r>
      <w:r w:rsidRPr="00216E24">
        <w:t>Ian Laws,</w:t>
      </w:r>
      <w:r w:rsidR="000B04EA" w:rsidRPr="00216E24">
        <w:rPr>
          <w:vertAlign w:val="superscript"/>
        </w:rPr>
        <w:t>1</w:t>
      </w:r>
      <w:r w:rsidR="00770056" w:rsidRPr="00216E24">
        <w:rPr>
          <w:vertAlign w:val="superscript"/>
        </w:rPr>
        <w:t>7</w:t>
      </w:r>
      <w:r w:rsidR="00337B9F" w:rsidRPr="00216E24">
        <w:t xml:space="preserve"> </w:t>
      </w:r>
      <w:r w:rsidR="00111C96" w:rsidRPr="00216E24">
        <w:t>Martin Lefkowitz,</w:t>
      </w:r>
      <w:r w:rsidR="00111C96" w:rsidRPr="00216E24">
        <w:rPr>
          <w:vertAlign w:val="superscript"/>
        </w:rPr>
        <w:t>18</w:t>
      </w:r>
      <w:r w:rsidR="00111C96" w:rsidRPr="00216E24">
        <w:t xml:space="preserve"> </w:t>
      </w:r>
      <w:r w:rsidRPr="00216E24">
        <w:t>Jose Lopez-Sendon,</w:t>
      </w:r>
      <w:r w:rsidR="000B04EA" w:rsidRPr="00216E24">
        <w:rPr>
          <w:vertAlign w:val="superscript"/>
        </w:rPr>
        <w:t>1</w:t>
      </w:r>
      <w:r w:rsidR="00111C96" w:rsidRPr="00216E24">
        <w:rPr>
          <w:vertAlign w:val="superscript"/>
        </w:rPr>
        <w:t>9</w:t>
      </w:r>
      <w:r w:rsidR="00337B9F" w:rsidRPr="00216E24">
        <w:t xml:space="preserve"> </w:t>
      </w:r>
      <w:r w:rsidRPr="00216E24">
        <w:t xml:space="preserve">Alexander </w:t>
      </w:r>
      <w:r w:rsidR="009C18FC" w:rsidRPr="00216E24">
        <w:t xml:space="preserve">R. </w:t>
      </w:r>
      <w:r w:rsidRPr="00216E24">
        <w:t>Lyon,</w:t>
      </w:r>
      <w:r w:rsidR="00215A5D" w:rsidRPr="00216E24">
        <w:rPr>
          <w:vertAlign w:val="superscript"/>
        </w:rPr>
        <w:t>1</w:t>
      </w:r>
      <w:r w:rsidRPr="00216E24">
        <w:t xml:space="preserve"> </w:t>
      </w:r>
      <w:proofErr w:type="spellStart"/>
      <w:r w:rsidRPr="00216E24">
        <w:t>Fady</w:t>
      </w:r>
      <w:proofErr w:type="spellEnd"/>
      <w:r w:rsidRPr="00216E24">
        <w:t xml:space="preserve"> </w:t>
      </w:r>
      <w:r w:rsidR="00813C84" w:rsidRPr="00216E24">
        <w:t xml:space="preserve">I. </w:t>
      </w:r>
      <w:r w:rsidRPr="00216E24">
        <w:t>Malik,</w:t>
      </w:r>
      <w:r w:rsidR="00111C96" w:rsidRPr="00216E24">
        <w:rPr>
          <w:vertAlign w:val="superscript"/>
        </w:rPr>
        <w:t>20</w:t>
      </w:r>
      <w:r w:rsidR="00337B9F" w:rsidRPr="00216E24">
        <w:t xml:space="preserve"> </w:t>
      </w:r>
      <w:r w:rsidRPr="00216E24">
        <w:t>John McMurray,</w:t>
      </w:r>
      <w:r w:rsidR="00337B9F" w:rsidRPr="00216E24">
        <w:rPr>
          <w:vertAlign w:val="superscript"/>
        </w:rPr>
        <w:t>2</w:t>
      </w:r>
      <w:r w:rsidR="00111C96" w:rsidRPr="00216E24">
        <w:rPr>
          <w:vertAlign w:val="superscript"/>
        </w:rPr>
        <w:t>1</w:t>
      </w:r>
      <w:r w:rsidR="00337B9F" w:rsidRPr="00216E24">
        <w:t xml:space="preserve"> </w:t>
      </w:r>
      <w:r w:rsidRPr="00216E24">
        <w:t>Marco Metra,</w:t>
      </w:r>
      <w:r w:rsidR="00337B9F" w:rsidRPr="00216E24">
        <w:rPr>
          <w:vertAlign w:val="superscript"/>
        </w:rPr>
        <w:t>2</w:t>
      </w:r>
      <w:r w:rsidR="00111C96" w:rsidRPr="00216E24">
        <w:rPr>
          <w:vertAlign w:val="superscript"/>
        </w:rPr>
        <w:t>2</w:t>
      </w:r>
      <w:r w:rsidR="00337B9F" w:rsidRPr="00216E24">
        <w:t xml:space="preserve"> </w:t>
      </w:r>
      <w:r w:rsidRPr="00216E24">
        <w:t>Santiago Figueroa Perez,</w:t>
      </w:r>
      <w:r w:rsidR="00337B9F" w:rsidRPr="00216E24">
        <w:rPr>
          <w:vertAlign w:val="superscript"/>
        </w:rPr>
        <w:t>2</w:t>
      </w:r>
      <w:r w:rsidR="00111C96" w:rsidRPr="00216E24">
        <w:rPr>
          <w:vertAlign w:val="superscript"/>
        </w:rPr>
        <w:t>3</w:t>
      </w:r>
      <w:r w:rsidR="00337B9F" w:rsidRPr="00216E24">
        <w:t xml:space="preserve"> </w:t>
      </w:r>
      <w:r w:rsidR="00D74916" w:rsidRPr="00216E24">
        <w:t xml:space="preserve">Marc A. </w:t>
      </w:r>
      <w:r w:rsidRPr="00216E24">
        <w:t>Pfeffer,</w:t>
      </w:r>
      <w:r w:rsidR="00337B9F" w:rsidRPr="00216E24">
        <w:rPr>
          <w:vertAlign w:val="superscript"/>
        </w:rPr>
        <w:t>2</w:t>
      </w:r>
      <w:r w:rsidR="00111C96" w:rsidRPr="00216E24">
        <w:rPr>
          <w:vertAlign w:val="superscript"/>
        </w:rPr>
        <w:t>4</w:t>
      </w:r>
      <w:r w:rsidR="00337B9F" w:rsidRPr="00216E24">
        <w:t xml:space="preserve"> </w:t>
      </w:r>
      <w:r w:rsidRPr="00216E24">
        <w:t xml:space="preserve">Stuart </w:t>
      </w:r>
      <w:r w:rsidR="003F0481" w:rsidRPr="00216E24">
        <w:t xml:space="preserve">J. </w:t>
      </w:r>
      <w:r w:rsidRPr="00216E24">
        <w:t>Pocock,</w:t>
      </w:r>
      <w:r w:rsidR="00337B9F" w:rsidRPr="00216E24">
        <w:rPr>
          <w:vertAlign w:val="superscript"/>
        </w:rPr>
        <w:t>2</w:t>
      </w:r>
      <w:r w:rsidR="00111C96" w:rsidRPr="00216E24">
        <w:rPr>
          <w:vertAlign w:val="superscript"/>
        </w:rPr>
        <w:t>5</w:t>
      </w:r>
      <w:r w:rsidR="00337B9F" w:rsidRPr="00216E24">
        <w:t xml:space="preserve"> </w:t>
      </w:r>
      <w:r w:rsidR="0002588C" w:rsidRPr="00216E24">
        <w:t>Piotr Ponikowski,</w:t>
      </w:r>
      <w:r w:rsidR="005A62F1" w:rsidRPr="00216E24">
        <w:rPr>
          <w:vertAlign w:val="superscript"/>
        </w:rPr>
        <w:t>26</w:t>
      </w:r>
      <w:r w:rsidR="0002588C" w:rsidRPr="00216E24">
        <w:t xml:space="preserve"> </w:t>
      </w:r>
      <w:r w:rsidRPr="00216E24">
        <w:t>Krishna Prasad,</w:t>
      </w:r>
      <w:r w:rsidR="005A62F1" w:rsidRPr="00216E24">
        <w:rPr>
          <w:vertAlign w:val="superscript"/>
        </w:rPr>
        <w:t>27</w:t>
      </w:r>
      <w:r w:rsidR="005A62F1" w:rsidRPr="00216E24">
        <w:t xml:space="preserve"> </w:t>
      </w:r>
      <w:r w:rsidR="0002588C" w:rsidRPr="00216E24">
        <w:t>Isabelle Richard-Lordereau,</w:t>
      </w:r>
      <w:r w:rsidR="005A62F1" w:rsidRPr="00216E24">
        <w:rPr>
          <w:vertAlign w:val="superscript"/>
        </w:rPr>
        <w:t>28</w:t>
      </w:r>
      <w:r w:rsidR="0002588C" w:rsidRPr="00216E24">
        <w:t xml:space="preserve"> </w:t>
      </w:r>
      <w:r w:rsidRPr="00216E24">
        <w:t>Lothar Roessig,</w:t>
      </w:r>
      <w:r w:rsidR="00337B9F" w:rsidRPr="00216E24">
        <w:rPr>
          <w:vertAlign w:val="superscript"/>
        </w:rPr>
        <w:t>2</w:t>
      </w:r>
      <w:r w:rsidR="00111C96" w:rsidRPr="00216E24">
        <w:rPr>
          <w:vertAlign w:val="superscript"/>
        </w:rPr>
        <w:t>3</w:t>
      </w:r>
      <w:r w:rsidR="00337B9F" w:rsidRPr="00216E24">
        <w:t xml:space="preserve"> </w:t>
      </w:r>
      <w:r w:rsidRPr="00216E24">
        <w:t xml:space="preserve">Giuseppe </w:t>
      </w:r>
      <w:r w:rsidR="00B42E5B" w:rsidRPr="00216E24">
        <w:t xml:space="preserve">M. C. </w:t>
      </w:r>
      <w:r w:rsidRPr="00216E24">
        <w:t>Rosano,</w:t>
      </w:r>
      <w:r w:rsidR="005A62F1" w:rsidRPr="00216E24">
        <w:rPr>
          <w:vertAlign w:val="superscript"/>
        </w:rPr>
        <w:t>29</w:t>
      </w:r>
      <w:r w:rsidR="00B42E5B" w:rsidRPr="00216E24">
        <w:rPr>
          <w:vertAlign w:val="superscript"/>
        </w:rPr>
        <w:t xml:space="preserve">, </w:t>
      </w:r>
      <w:r w:rsidR="005A62F1" w:rsidRPr="00216E24">
        <w:rPr>
          <w:vertAlign w:val="superscript"/>
        </w:rPr>
        <w:t>30</w:t>
      </w:r>
      <w:r w:rsidR="005A62F1" w:rsidRPr="00216E24">
        <w:t xml:space="preserve"> </w:t>
      </w:r>
      <w:r w:rsidRPr="00216E24">
        <w:t>Warren Sherman,</w:t>
      </w:r>
      <w:r w:rsidR="005A62F1" w:rsidRPr="00216E24">
        <w:rPr>
          <w:vertAlign w:val="superscript"/>
        </w:rPr>
        <w:t>31</w:t>
      </w:r>
      <w:r w:rsidR="005A62F1" w:rsidRPr="00216E24">
        <w:t xml:space="preserve"> </w:t>
      </w:r>
      <w:r w:rsidR="0003427C" w:rsidRPr="00216E24">
        <w:t>Wendy Gattis Stough,</w:t>
      </w:r>
      <w:r w:rsidR="005A62F1" w:rsidRPr="00216E24">
        <w:rPr>
          <w:vertAlign w:val="superscript"/>
        </w:rPr>
        <w:t>32</w:t>
      </w:r>
      <w:r w:rsidR="005A62F1" w:rsidRPr="00216E24">
        <w:t xml:space="preserve"> </w:t>
      </w:r>
      <w:r w:rsidRPr="00216E24">
        <w:t>Karl Swedberg,</w:t>
      </w:r>
      <w:r w:rsidR="001C5D8E" w:rsidRPr="00216E24">
        <w:rPr>
          <w:vertAlign w:val="superscript"/>
        </w:rPr>
        <w:t>1,</w:t>
      </w:r>
      <w:r w:rsidR="005A62F1" w:rsidRPr="00216E24">
        <w:rPr>
          <w:vertAlign w:val="superscript"/>
        </w:rPr>
        <w:t>33</w:t>
      </w:r>
      <w:r w:rsidR="005A62F1" w:rsidRPr="00216E24">
        <w:t xml:space="preserve"> </w:t>
      </w:r>
      <w:r w:rsidRPr="00216E24">
        <w:t>Benoit Tyl,</w:t>
      </w:r>
      <w:r w:rsidR="005A62F1" w:rsidRPr="00216E24">
        <w:rPr>
          <w:vertAlign w:val="superscript"/>
        </w:rPr>
        <w:t>34</w:t>
      </w:r>
      <w:r w:rsidR="005A62F1" w:rsidRPr="00216E24">
        <w:t xml:space="preserve"> </w:t>
      </w:r>
      <w:r w:rsidRPr="00216E24">
        <w:t>Faiez Zannad</w:t>
      </w:r>
      <w:r w:rsidR="0003427C" w:rsidRPr="00216E24">
        <w:t>,</w:t>
      </w:r>
      <w:r w:rsidR="005A62F1" w:rsidRPr="00216E24">
        <w:rPr>
          <w:vertAlign w:val="superscript"/>
        </w:rPr>
        <w:t>35</w:t>
      </w:r>
      <w:r w:rsidR="005A62F1" w:rsidRPr="00216E24">
        <w:t xml:space="preserve"> </w:t>
      </w:r>
      <w:r w:rsidR="00B64DA9" w:rsidRPr="00216E24">
        <w:t>Caroline Boulton,</w:t>
      </w:r>
      <w:r w:rsidR="00337B9F" w:rsidRPr="00216E24">
        <w:rPr>
          <w:vertAlign w:val="superscript"/>
        </w:rPr>
        <w:t>1</w:t>
      </w:r>
      <w:r w:rsidR="00756A1A" w:rsidRPr="00216E24">
        <w:rPr>
          <w:vertAlign w:val="superscript"/>
        </w:rPr>
        <w:t>3</w:t>
      </w:r>
      <w:r w:rsidR="00337B9F" w:rsidRPr="00216E24">
        <w:t xml:space="preserve"> </w:t>
      </w:r>
      <w:r w:rsidR="00190A03" w:rsidRPr="00216E24">
        <w:t xml:space="preserve">Pieter De </w:t>
      </w:r>
      <w:r w:rsidR="00337B9F" w:rsidRPr="00216E24">
        <w:t>Graeff</w:t>
      </w:r>
      <w:r w:rsidR="00337B9F" w:rsidRPr="00216E24">
        <w:rPr>
          <w:vertAlign w:val="superscript"/>
        </w:rPr>
        <w:t>1</w:t>
      </w:r>
      <w:r w:rsidR="00A33794" w:rsidRPr="00216E24">
        <w:rPr>
          <w:vertAlign w:val="superscript"/>
        </w:rPr>
        <w:t>1</w:t>
      </w:r>
      <w:r w:rsidR="00190A03" w:rsidRPr="00216E24">
        <w:rPr>
          <w:vertAlign w:val="superscript"/>
        </w:rPr>
        <w:t>,</w:t>
      </w:r>
      <w:r w:rsidR="0003427C" w:rsidRPr="00216E24">
        <w:rPr>
          <w:vertAlign w:val="superscript"/>
        </w:rPr>
        <w:t xml:space="preserve"> </w:t>
      </w:r>
      <w:r w:rsidR="005A62F1" w:rsidRPr="00216E24">
        <w:rPr>
          <w:vertAlign w:val="superscript"/>
        </w:rPr>
        <w:t>36</w:t>
      </w:r>
    </w:p>
    <w:p w14:paraId="138A0ABE" w14:textId="77777777" w:rsidR="00BC0329" w:rsidRPr="00216E24" w:rsidRDefault="00BC0329" w:rsidP="002450A2">
      <w:pPr>
        <w:spacing w:after="0" w:line="480" w:lineRule="auto"/>
      </w:pPr>
    </w:p>
    <w:p w14:paraId="31CAE0A2" w14:textId="6F109156" w:rsidR="00B42E5B" w:rsidRPr="00216E24" w:rsidRDefault="000406A7" w:rsidP="00B42E5B">
      <w:pPr>
        <w:pStyle w:val="BodyText"/>
        <w:jc w:val="left"/>
        <w:rPr>
          <w:vertAlign w:val="superscript"/>
        </w:rPr>
      </w:pPr>
      <w:r w:rsidRPr="00216E24">
        <w:rPr>
          <w:vertAlign w:val="superscript"/>
          <w:lang w:bidi="en-US"/>
        </w:rPr>
        <w:t>1</w:t>
      </w:r>
      <w:r w:rsidR="00BC0329" w:rsidRPr="00216E24">
        <w:rPr>
          <w:lang w:bidi="en-US"/>
        </w:rPr>
        <w:t>National Heart and Lung Institute, Imperial College London</w:t>
      </w:r>
      <w:r w:rsidR="009C18FC" w:rsidRPr="00216E24">
        <w:rPr>
          <w:lang w:bidi="en-US"/>
        </w:rPr>
        <w:t xml:space="preserve"> and Royal Brompton Hospital</w:t>
      </w:r>
      <w:r w:rsidR="00BC0329" w:rsidRPr="00216E24">
        <w:rPr>
          <w:lang w:bidi="en-US"/>
        </w:rPr>
        <w:t xml:space="preserve">, London, United Kingdom; </w:t>
      </w:r>
      <w:r w:rsidR="00B64DA9" w:rsidRPr="00216E24">
        <w:rPr>
          <w:vertAlign w:val="superscript"/>
          <w:lang w:bidi="en-US"/>
        </w:rPr>
        <w:t>2</w:t>
      </w:r>
      <w:r w:rsidR="00BC0329" w:rsidRPr="00216E24">
        <w:t>National and Kapodistrian University of Athens, School of Medicine, Athens University Hospital Attikon, Athens, Greece;</w:t>
      </w:r>
      <w:r w:rsidR="00BC0329" w:rsidRPr="00216E24">
        <w:rPr>
          <w:vertAlign w:val="superscript"/>
          <w:lang w:val="en-GB"/>
        </w:rPr>
        <w:t xml:space="preserve"> </w:t>
      </w:r>
      <w:r w:rsidR="00B64DA9" w:rsidRPr="00216E24">
        <w:rPr>
          <w:vertAlign w:val="superscript"/>
          <w:lang w:bidi="en-US"/>
        </w:rPr>
        <w:t>3</w:t>
      </w:r>
      <w:r w:rsidRPr="00216E24">
        <w:t>Scientific Advice Working Party European Medicines Agency, Medical Assessor Medicines and Healthcare Products Regulatory Agency</w:t>
      </w:r>
      <w:r w:rsidR="00240C45" w:rsidRPr="00216E24">
        <w:t>, United Kingdom</w:t>
      </w:r>
      <w:r w:rsidRPr="00216E24">
        <w:t xml:space="preserve"> (MHRA); </w:t>
      </w:r>
      <w:r w:rsidR="00337B9F" w:rsidRPr="00216E24">
        <w:rPr>
          <w:vertAlign w:val="superscript"/>
        </w:rPr>
        <w:t>4</w:t>
      </w:r>
      <w:r w:rsidR="00337B9F" w:rsidRPr="00216E24">
        <w:t xml:space="preserve">Innovative </w:t>
      </w:r>
      <w:r w:rsidR="00BC0329" w:rsidRPr="00216E24">
        <w:t>Clinical Trials, Department of Cardiology &amp; Pneumology, University Medical Center Göttingen (UMG), Göttingen, Germany</w:t>
      </w:r>
      <w:r w:rsidR="00B42E5B" w:rsidRPr="00216E24">
        <w:t xml:space="preserve">; </w:t>
      </w:r>
      <w:r w:rsidR="00337B9F" w:rsidRPr="00216E24">
        <w:rPr>
          <w:vertAlign w:val="superscript"/>
        </w:rPr>
        <w:t>5</w:t>
      </w:r>
      <w:r w:rsidR="00337B9F" w:rsidRPr="00216E24">
        <w:t xml:space="preserve">European </w:t>
      </w:r>
      <w:r w:rsidR="00B42E5B" w:rsidRPr="00216E24">
        <w:t xml:space="preserve">Medicines Agency; </w:t>
      </w:r>
      <w:r w:rsidR="00111644" w:rsidRPr="00216E24">
        <w:t>London, United Kingdom</w:t>
      </w:r>
      <w:r w:rsidR="00B42E5B" w:rsidRPr="00216E24">
        <w:t xml:space="preserve">; </w:t>
      </w:r>
      <w:r w:rsidR="00061853" w:rsidRPr="00216E24">
        <w:rPr>
          <w:vertAlign w:val="superscript"/>
        </w:rPr>
        <w:t>6</w:t>
      </w:r>
      <w:r w:rsidR="00247D93" w:rsidRPr="00216E24">
        <w:t>Merck &amp; Co., Inc., Kenilworth, New Jersey, United States</w:t>
      </w:r>
      <w:r w:rsidR="00B42E5B" w:rsidRPr="00216E24">
        <w:t xml:space="preserve">; </w:t>
      </w:r>
      <w:r w:rsidR="006A7B26" w:rsidRPr="00216E24">
        <w:rPr>
          <w:vertAlign w:val="superscript"/>
        </w:rPr>
        <w:t>7</w:t>
      </w:r>
      <w:r w:rsidR="00061853" w:rsidRPr="00216E24">
        <w:t>Bristol</w:t>
      </w:r>
      <w:r w:rsidR="00DC1C5F" w:rsidRPr="00216E24">
        <w:t>-</w:t>
      </w:r>
      <w:r w:rsidR="00B42E5B" w:rsidRPr="00216E24">
        <w:t xml:space="preserve">Myers Squibb, </w:t>
      </w:r>
      <w:r w:rsidR="00DC1C5F" w:rsidRPr="00216E24">
        <w:t>Rueil-Malmaison, France</w:t>
      </w:r>
      <w:r w:rsidR="00B42E5B" w:rsidRPr="00216E24">
        <w:t xml:space="preserve">; </w:t>
      </w:r>
      <w:r w:rsidR="006A7B26" w:rsidRPr="00216E24">
        <w:rPr>
          <w:vertAlign w:val="superscript"/>
        </w:rPr>
        <w:t>8</w:t>
      </w:r>
      <w:r w:rsidR="006A7B26" w:rsidRPr="00216E24">
        <w:t xml:space="preserve">Norwegian Medicines Agency, Oslo, Norway; </w:t>
      </w:r>
      <w:r w:rsidR="006A7B26" w:rsidRPr="00216E24">
        <w:rPr>
          <w:vertAlign w:val="superscript"/>
        </w:rPr>
        <w:t>9</w:t>
      </w:r>
      <w:r w:rsidR="00061853" w:rsidRPr="00216E24">
        <w:t xml:space="preserve">Vifor </w:t>
      </w:r>
      <w:r w:rsidR="000E0E95" w:rsidRPr="00216E24">
        <w:t xml:space="preserve">Pharma, </w:t>
      </w:r>
      <w:r w:rsidR="00230E16" w:rsidRPr="00216E24">
        <w:t>Zurich, Switzerland</w:t>
      </w:r>
      <w:r w:rsidR="000E0E95" w:rsidRPr="00216E24">
        <w:t xml:space="preserve">; </w:t>
      </w:r>
      <w:r w:rsidR="006A7B26" w:rsidRPr="00216E24">
        <w:rPr>
          <w:vertAlign w:val="superscript"/>
        </w:rPr>
        <w:t>10</w:t>
      </w:r>
      <w:r w:rsidR="00061853" w:rsidRPr="00216E24">
        <w:t xml:space="preserve">European </w:t>
      </w:r>
      <w:r w:rsidR="000E0E95" w:rsidRPr="00216E24">
        <w:t>Medicines Agency Committee for Advanced Therapy</w:t>
      </w:r>
      <w:r w:rsidR="001E5B13" w:rsidRPr="00216E24">
        <w:t xml:space="preserve">, London, United Kingdom; </w:t>
      </w:r>
      <w:r w:rsidR="001E5B13" w:rsidRPr="00216E24">
        <w:rPr>
          <w:vertAlign w:val="superscript"/>
        </w:rPr>
        <w:t>1</w:t>
      </w:r>
      <w:r w:rsidR="006A7B26" w:rsidRPr="00216E24">
        <w:rPr>
          <w:vertAlign w:val="superscript"/>
        </w:rPr>
        <w:t>1</w:t>
      </w:r>
      <w:r w:rsidR="001E5B13" w:rsidRPr="00216E24">
        <w:t>UMC, Utrecht, the Netherlands</w:t>
      </w:r>
      <w:r w:rsidR="000E0E95" w:rsidRPr="00216E24">
        <w:t xml:space="preserve">; </w:t>
      </w:r>
      <w:r w:rsidR="00061853" w:rsidRPr="00216E24">
        <w:rPr>
          <w:vertAlign w:val="superscript"/>
          <w:lang w:val="en-GB"/>
        </w:rPr>
        <w:t>1</w:t>
      </w:r>
      <w:r w:rsidR="006A7B26" w:rsidRPr="00216E24">
        <w:rPr>
          <w:vertAlign w:val="superscript"/>
          <w:lang w:val="en-GB"/>
        </w:rPr>
        <w:t>2</w:t>
      </w:r>
      <w:r w:rsidR="00061853" w:rsidRPr="00216E24">
        <w:rPr>
          <w:lang w:val="en-GB"/>
        </w:rPr>
        <w:t xml:space="preserve">Dutch </w:t>
      </w:r>
      <w:r w:rsidR="0003427C" w:rsidRPr="00216E24">
        <w:rPr>
          <w:lang w:val="en-GB"/>
        </w:rPr>
        <w:t xml:space="preserve">Medicines Evaluation Board (CBG-MEB), Utrecht, </w:t>
      </w:r>
      <w:r w:rsidR="001E5B13" w:rsidRPr="00216E24">
        <w:rPr>
          <w:lang w:val="en-GB"/>
        </w:rPr>
        <w:t>t</w:t>
      </w:r>
      <w:r w:rsidR="0003427C" w:rsidRPr="00216E24">
        <w:rPr>
          <w:lang w:val="en-GB"/>
        </w:rPr>
        <w:t>he Netherlands</w:t>
      </w:r>
      <w:r w:rsidR="000E0E95" w:rsidRPr="00216E24">
        <w:rPr>
          <w:lang w:val="en-GB"/>
        </w:rPr>
        <w:t xml:space="preserve">; </w:t>
      </w:r>
      <w:r w:rsidR="00061853" w:rsidRPr="00216E24">
        <w:rPr>
          <w:vertAlign w:val="superscript"/>
          <w:lang w:bidi="en-US"/>
        </w:rPr>
        <w:t>1</w:t>
      </w:r>
      <w:r w:rsidR="006A7B26" w:rsidRPr="00216E24">
        <w:rPr>
          <w:vertAlign w:val="superscript"/>
          <w:lang w:bidi="en-US"/>
        </w:rPr>
        <w:t>3</w:t>
      </w:r>
      <w:r w:rsidR="00061853" w:rsidRPr="00216E24">
        <w:rPr>
          <w:lang w:bidi="en-US"/>
        </w:rPr>
        <w:t xml:space="preserve">Novartis </w:t>
      </w:r>
      <w:r w:rsidR="00B64DA9" w:rsidRPr="00216E24">
        <w:rPr>
          <w:lang w:bidi="en-US"/>
        </w:rPr>
        <w:lastRenderedPageBreak/>
        <w:t xml:space="preserve">Pharmaceuticals, Basel Switzerland; </w:t>
      </w:r>
      <w:r w:rsidR="00061853" w:rsidRPr="00216E24">
        <w:rPr>
          <w:vertAlign w:val="superscript"/>
        </w:rPr>
        <w:t>1</w:t>
      </w:r>
      <w:r w:rsidR="006A7B26" w:rsidRPr="00216E24">
        <w:rPr>
          <w:vertAlign w:val="superscript"/>
        </w:rPr>
        <w:t>4</w:t>
      </w:r>
      <w:r w:rsidR="00061853" w:rsidRPr="00216E24">
        <w:t>A</w:t>
      </w:r>
      <w:r w:rsidR="00061853" w:rsidRPr="00216E24">
        <w:rPr>
          <w:lang w:bidi="en-US"/>
        </w:rPr>
        <w:t>mgen</w:t>
      </w:r>
      <w:r w:rsidR="009D2B95" w:rsidRPr="00216E24">
        <w:rPr>
          <w:lang w:bidi="en-US"/>
        </w:rPr>
        <w:t xml:space="preserve">, Inc.; Thousand Oaks, California, United States; </w:t>
      </w:r>
      <w:r w:rsidR="00061853" w:rsidRPr="00216E24">
        <w:rPr>
          <w:vertAlign w:val="superscript"/>
          <w:lang w:bidi="en-US"/>
        </w:rPr>
        <w:t>1</w:t>
      </w:r>
      <w:r w:rsidR="006A7B26" w:rsidRPr="00216E24">
        <w:rPr>
          <w:vertAlign w:val="superscript"/>
          <w:lang w:bidi="en-US"/>
        </w:rPr>
        <w:t>5</w:t>
      </w:r>
      <w:r w:rsidR="00061853" w:rsidRPr="00216E24">
        <w:rPr>
          <w:iCs/>
        </w:rPr>
        <w:t>GlaxoSmithKline</w:t>
      </w:r>
      <w:r w:rsidR="009D2B95" w:rsidRPr="00216E24">
        <w:rPr>
          <w:iCs/>
        </w:rPr>
        <w:t xml:space="preserve">, Stockley Park, United Kingdom; </w:t>
      </w:r>
      <w:r w:rsidR="00061853" w:rsidRPr="00216E24">
        <w:rPr>
          <w:vertAlign w:val="superscript"/>
          <w:lang w:bidi="en-US"/>
        </w:rPr>
        <w:t>1</w:t>
      </w:r>
      <w:r w:rsidR="000B04EA" w:rsidRPr="00216E24">
        <w:rPr>
          <w:vertAlign w:val="superscript"/>
          <w:lang w:bidi="en-US"/>
        </w:rPr>
        <w:t>6</w:t>
      </w:r>
      <w:r w:rsidR="00061853" w:rsidRPr="00216E24">
        <w:rPr>
          <w:lang w:bidi="en-US"/>
        </w:rPr>
        <w:t>Pfizer</w:t>
      </w:r>
      <w:r w:rsidR="009D2B95" w:rsidRPr="00216E24">
        <w:rPr>
          <w:lang w:bidi="en-US"/>
        </w:rPr>
        <w:t xml:space="preserve">, Inc., Cambridge, Massachusetts, United States; </w:t>
      </w:r>
      <w:r w:rsidR="000B04EA" w:rsidRPr="00216E24">
        <w:rPr>
          <w:iCs/>
          <w:vertAlign w:val="superscript"/>
        </w:rPr>
        <w:t>1</w:t>
      </w:r>
      <w:r w:rsidR="00770056" w:rsidRPr="00216E24">
        <w:rPr>
          <w:iCs/>
          <w:vertAlign w:val="superscript"/>
        </w:rPr>
        <w:t>7</w:t>
      </w:r>
      <w:r w:rsidR="00061853" w:rsidRPr="00216E24">
        <w:rPr>
          <w:iCs/>
        </w:rPr>
        <w:t>GlaxoSmithKline</w:t>
      </w:r>
      <w:r w:rsidR="00215A5D" w:rsidRPr="00216E24">
        <w:rPr>
          <w:iCs/>
        </w:rPr>
        <w:t>, London, United Kingdom;</w:t>
      </w:r>
      <w:r w:rsidR="00B42E5B" w:rsidRPr="00216E24">
        <w:t xml:space="preserve"> </w:t>
      </w:r>
      <w:r w:rsidR="00111C96" w:rsidRPr="00216E24">
        <w:rPr>
          <w:vertAlign w:val="superscript"/>
        </w:rPr>
        <w:t>18</w:t>
      </w:r>
      <w:r w:rsidR="00111C96" w:rsidRPr="00216E24">
        <w:rPr>
          <w:lang w:bidi="en-US"/>
        </w:rPr>
        <w:t>Novartis Pharmaceuticals, East Hanover, New Jersey, United States</w:t>
      </w:r>
      <w:r w:rsidR="00111C96" w:rsidRPr="00216E24">
        <w:t xml:space="preserve">; </w:t>
      </w:r>
      <w:r w:rsidR="000B04EA" w:rsidRPr="00216E24">
        <w:rPr>
          <w:vertAlign w:val="superscript"/>
        </w:rPr>
        <w:t>1</w:t>
      </w:r>
      <w:r w:rsidR="00111C96" w:rsidRPr="00216E24">
        <w:rPr>
          <w:vertAlign w:val="superscript"/>
        </w:rPr>
        <w:t>9</w:t>
      </w:r>
      <w:r w:rsidR="00061853" w:rsidRPr="00216E24">
        <w:t xml:space="preserve">Cardiology </w:t>
      </w:r>
      <w:r w:rsidR="0059622E" w:rsidRPr="00216E24">
        <w:t>Department. Hospital Universitario La Paz; IdiPaz, Madrid, Spain</w:t>
      </w:r>
      <w:r w:rsidR="00215A5D" w:rsidRPr="00216E24">
        <w:t xml:space="preserve">; </w:t>
      </w:r>
      <w:r w:rsidR="00111C96" w:rsidRPr="00216E24">
        <w:rPr>
          <w:vertAlign w:val="superscript"/>
        </w:rPr>
        <w:t>20</w:t>
      </w:r>
      <w:r w:rsidR="00061853" w:rsidRPr="00216E24">
        <w:t>Cytokinetics</w:t>
      </w:r>
      <w:r w:rsidR="00215A5D" w:rsidRPr="00216E24">
        <w:t xml:space="preserve">, </w:t>
      </w:r>
      <w:r w:rsidR="00813C84" w:rsidRPr="00216E24">
        <w:t>South San Francisco, California, United States</w:t>
      </w:r>
      <w:r w:rsidR="00215A5D" w:rsidRPr="00216E24">
        <w:t xml:space="preserve">; </w:t>
      </w:r>
      <w:r w:rsidR="00061853" w:rsidRPr="00216E24">
        <w:rPr>
          <w:vertAlign w:val="superscript"/>
        </w:rPr>
        <w:t>2</w:t>
      </w:r>
      <w:r w:rsidR="00111C96" w:rsidRPr="00216E24">
        <w:rPr>
          <w:vertAlign w:val="superscript"/>
        </w:rPr>
        <w:t>1</w:t>
      </w:r>
      <w:r w:rsidR="00061853" w:rsidRPr="00216E24">
        <w:rPr>
          <w:lang w:bidi="en-US"/>
        </w:rPr>
        <w:t xml:space="preserve">BHF </w:t>
      </w:r>
      <w:r w:rsidR="001B0C99" w:rsidRPr="00216E24">
        <w:rPr>
          <w:lang w:bidi="en-US"/>
        </w:rPr>
        <w:t xml:space="preserve">Cardiovascular Research Centre, University of Glasgow, Glasgow, Scotland, United Kingdom; </w:t>
      </w:r>
      <w:r w:rsidR="00061853" w:rsidRPr="00216E24">
        <w:rPr>
          <w:vertAlign w:val="superscript"/>
          <w:lang w:bidi="en-US"/>
        </w:rPr>
        <w:t>2</w:t>
      </w:r>
      <w:r w:rsidR="00111C96" w:rsidRPr="00216E24">
        <w:rPr>
          <w:vertAlign w:val="superscript"/>
          <w:lang w:bidi="en-US"/>
        </w:rPr>
        <w:t>2</w:t>
      </w:r>
      <w:r w:rsidR="00061853" w:rsidRPr="00216E24">
        <w:rPr>
          <w:lang w:val="en-GB"/>
        </w:rPr>
        <w:t>Cardiology</w:t>
      </w:r>
      <w:r w:rsidR="001B0C99" w:rsidRPr="00216E24">
        <w:rPr>
          <w:lang w:val="en-GB"/>
        </w:rPr>
        <w:t>, University of Brescia, Brescia, Italy;</w:t>
      </w:r>
      <w:r w:rsidR="001B0C99" w:rsidRPr="00216E24">
        <w:t xml:space="preserve"> </w:t>
      </w:r>
      <w:r w:rsidR="006A7B26" w:rsidRPr="00216E24">
        <w:rPr>
          <w:vertAlign w:val="superscript"/>
        </w:rPr>
        <w:t>2</w:t>
      </w:r>
      <w:r w:rsidR="00111C96" w:rsidRPr="00216E24">
        <w:rPr>
          <w:vertAlign w:val="superscript"/>
        </w:rPr>
        <w:t>3</w:t>
      </w:r>
      <w:r w:rsidR="00061853" w:rsidRPr="00216E24">
        <w:t xml:space="preserve">Bayer </w:t>
      </w:r>
      <w:r w:rsidR="00D74916" w:rsidRPr="00216E24">
        <w:t xml:space="preserve">Pharma AG, </w:t>
      </w:r>
      <w:r w:rsidR="00B65660" w:rsidRPr="00216E24">
        <w:t>Wuppertal</w:t>
      </w:r>
      <w:r w:rsidR="00D74916" w:rsidRPr="00216E24">
        <w:t>, Germany</w:t>
      </w:r>
      <w:r w:rsidR="000E0E95" w:rsidRPr="00216E24">
        <w:t xml:space="preserve">; </w:t>
      </w:r>
      <w:r w:rsidR="00061853" w:rsidRPr="00216E24">
        <w:rPr>
          <w:vertAlign w:val="superscript"/>
        </w:rPr>
        <w:t>2</w:t>
      </w:r>
      <w:r w:rsidR="00111C96" w:rsidRPr="00216E24">
        <w:rPr>
          <w:vertAlign w:val="superscript"/>
        </w:rPr>
        <w:t>4</w:t>
      </w:r>
      <w:r w:rsidR="00061853" w:rsidRPr="00216E24">
        <w:rPr>
          <w:lang w:val="en-GB"/>
        </w:rPr>
        <w:t xml:space="preserve">Cardiovascular </w:t>
      </w:r>
      <w:r w:rsidR="00D74916" w:rsidRPr="00216E24">
        <w:rPr>
          <w:lang w:val="en-GB"/>
        </w:rPr>
        <w:t>Division, Brigham and Women’s Hospital and Harvard Medical School, Boston, Massachusetts, United States;</w:t>
      </w:r>
      <w:r w:rsidR="000E0E95" w:rsidRPr="00216E24">
        <w:rPr>
          <w:lang w:val="en-GB"/>
        </w:rPr>
        <w:t xml:space="preserve"> </w:t>
      </w:r>
      <w:r w:rsidR="00061853" w:rsidRPr="00216E24">
        <w:rPr>
          <w:vertAlign w:val="superscript"/>
          <w:lang w:val="en-GB"/>
        </w:rPr>
        <w:t>2</w:t>
      </w:r>
      <w:r w:rsidR="00111C96" w:rsidRPr="00216E24">
        <w:rPr>
          <w:vertAlign w:val="superscript"/>
          <w:lang w:val="en-GB"/>
        </w:rPr>
        <w:t>5</w:t>
      </w:r>
      <w:r w:rsidR="00061853" w:rsidRPr="00216E24">
        <w:t xml:space="preserve">Department </w:t>
      </w:r>
      <w:r w:rsidR="000F7B98" w:rsidRPr="00216E24">
        <w:t xml:space="preserve">of Medical Statistics, London School of Hygiene and Tropical Medicine, London, United Kingdom; </w:t>
      </w:r>
      <w:r w:rsidR="0002588C" w:rsidRPr="00216E24">
        <w:rPr>
          <w:vertAlign w:val="superscript"/>
        </w:rPr>
        <w:t>2</w:t>
      </w:r>
      <w:r w:rsidR="005A62F1" w:rsidRPr="00216E24">
        <w:rPr>
          <w:vertAlign w:val="superscript"/>
        </w:rPr>
        <w:t>6</w:t>
      </w:r>
      <w:r w:rsidR="0002588C" w:rsidRPr="00216E24">
        <w:t>Department of Heart Diseases, Medical University, Military Hospital, Wroclaw, Poland</w:t>
      </w:r>
      <w:r w:rsidR="005A62F1" w:rsidRPr="00216E24">
        <w:t>;</w:t>
      </w:r>
      <w:r w:rsidR="0002588C" w:rsidRPr="00216E24">
        <w:t xml:space="preserve"> </w:t>
      </w:r>
      <w:r w:rsidR="005A62F1" w:rsidRPr="00216E24">
        <w:rPr>
          <w:vertAlign w:val="superscript"/>
        </w:rPr>
        <w:t>27</w:t>
      </w:r>
      <w:r w:rsidR="005A62F1" w:rsidRPr="00216E24">
        <w:rPr>
          <w:lang w:bidi="en-US"/>
        </w:rPr>
        <w:t xml:space="preserve">United </w:t>
      </w:r>
      <w:r w:rsidR="000F7B98" w:rsidRPr="00216E24">
        <w:rPr>
          <w:lang w:bidi="en-US"/>
        </w:rPr>
        <w:t>Kingdom Medicines and Healthcare Products Regulatory Agency, London, United Kingdom;</w:t>
      </w:r>
      <w:r w:rsidR="000E0E95" w:rsidRPr="00216E24">
        <w:rPr>
          <w:lang w:val="en-GB"/>
        </w:rPr>
        <w:t xml:space="preserve"> </w:t>
      </w:r>
      <w:r w:rsidR="005A62F1" w:rsidRPr="00216E24">
        <w:rPr>
          <w:vertAlign w:val="superscript"/>
        </w:rPr>
        <w:t>28</w:t>
      </w:r>
      <w:r w:rsidR="0002588C" w:rsidRPr="00216E24">
        <w:rPr>
          <w:lang w:val="en-GB"/>
        </w:rPr>
        <w:t>Bristol-Myers Squibb, Paris, France</w:t>
      </w:r>
      <w:r w:rsidR="005A62F1" w:rsidRPr="00216E24">
        <w:rPr>
          <w:lang w:val="en-GB"/>
        </w:rPr>
        <w:t>;</w:t>
      </w:r>
      <w:r w:rsidR="0002588C" w:rsidRPr="00216E24">
        <w:rPr>
          <w:vertAlign w:val="superscript"/>
        </w:rPr>
        <w:t xml:space="preserve"> </w:t>
      </w:r>
      <w:r w:rsidR="005A62F1" w:rsidRPr="00216E24">
        <w:rPr>
          <w:vertAlign w:val="superscript"/>
        </w:rPr>
        <w:t>29</w:t>
      </w:r>
      <w:r w:rsidR="005A62F1" w:rsidRPr="00216E24">
        <w:rPr>
          <w:lang w:bidi="en-US"/>
        </w:rPr>
        <w:t xml:space="preserve">IRCCS </w:t>
      </w:r>
      <w:r w:rsidR="002443BA" w:rsidRPr="00216E24">
        <w:rPr>
          <w:lang w:bidi="en-US"/>
        </w:rPr>
        <w:t xml:space="preserve">San Raffaele Hospital Roma, Rome, Italy; </w:t>
      </w:r>
      <w:r w:rsidR="005A62F1" w:rsidRPr="00216E24">
        <w:rPr>
          <w:vertAlign w:val="superscript"/>
          <w:lang w:bidi="en-US"/>
        </w:rPr>
        <w:t>30</w:t>
      </w:r>
      <w:r w:rsidR="005A62F1" w:rsidRPr="00216E24">
        <w:rPr>
          <w:lang w:bidi="en-US"/>
        </w:rPr>
        <w:t xml:space="preserve">Cardiovascular </w:t>
      </w:r>
      <w:r w:rsidR="002443BA" w:rsidRPr="00216E24">
        <w:rPr>
          <w:lang w:bidi="en-US"/>
        </w:rPr>
        <w:t xml:space="preserve">and Cell Sciences Institute, St. George’s University of London, London, United Kingdom; </w:t>
      </w:r>
      <w:r w:rsidR="005A62F1" w:rsidRPr="00216E24">
        <w:rPr>
          <w:vertAlign w:val="superscript"/>
        </w:rPr>
        <w:t>31</w:t>
      </w:r>
      <w:r w:rsidR="005A62F1" w:rsidRPr="00216E24">
        <w:rPr>
          <w:lang w:bidi="en-US"/>
        </w:rPr>
        <w:t>Celyad</w:t>
      </w:r>
      <w:r w:rsidR="00E80B0F" w:rsidRPr="00216E24">
        <w:rPr>
          <w:lang w:bidi="en-US"/>
        </w:rPr>
        <w:t>, Mont Saint Guibert, Belgium;</w:t>
      </w:r>
      <w:r w:rsidR="00B42E5B" w:rsidRPr="00216E24">
        <w:t xml:space="preserve"> </w:t>
      </w:r>
      <w:r w:rsidR="005A62F1" w:rsidRPr="00216E24">
        <w:rPr>
          <w:vertAlign w:val="superscript"/>
        </w:rPr>
        <w:t>32</w:t>
      </w:r>
      <w:r w:rsidR="005A62F1" w:rsidRPr="00216E24">
        <w:t xml:space="preserve">Campbell </w:t>
      </w:r>
      <w:r w:rsidR="000E0E95" w:rsidRPr="00216E24">
        <w:t>University College of Pharmacy and Health Sciences, North Carolina, United States;</w:t>
      </w:r>
      <w:r w:rsidR="00B42E5B" w:rsidRPr="00216E24">
        <w:t xml:space="preserve"> </w:t>
      </w:r>
      <w:r w:rsidR="005A62F1" w:rsidRPr="00216E24">
        <w:rPr>
          <w:vertAlign w:val="superscript"/>
        </w:rPr>
        <w:t>33</w:t>
      </w:r>
      <w:r w:rsidR="005A62F1" w:rsidRPr="00216E24">
        <w:rPr>
          <w:lang w:bidi="en-US"/>
        </w:rPr>
        <w:t xml:space="preserve">Sahlgrenska </w:t>
      </w:r>
      <w:r w:rsidR="001C5D8E" w:rsidRPr="00216E24">
        <w:rPr>
          <w:lang w:bidi="en-US"/>
        </w:rPr>
        <w:t>Academy, University of Gothenburg, Gothenburg, Sweden;</w:t>
      </w:r>
      <w:r w:rsidR="005A62F1" w:rsidRPr="00216E24">
        <w:rPr>
          <w:vertAlign w:val="superscript"/>
        </w:rPr>
        <w:t>34</w:t>
      </w:r>
      <w:r w:rsidR="005A62F1" w:rsidRPr="00216E24">
        <w:t xml:space="preserve">Servier </w:t>
      </w:r>
      <w:r w:rsidR="003F0481" w:rsidRPr="00216E24">
        <w:t xml:space="preserve">International, Paris, France; </w:t>
      </w:r>
      <w:r w:rsidR="005A62F1" w:rsidRPr="00216E24">
        <w:rPr>
          <w:vertAlign w:val="superscript"/>
        </w:rPr>
        <w:t>35</w:t>
      </w:r>
      <w:r w:rsidR="005A62F1" w:rsidRPr="00216E24">
        <w:t>I</w:t>
      </w:r>
      <w:r w:rsidR="005A62F1" w:rsidRPr="00216E24">
        <w:rPr>
          <w:lang w:val="en-GB"/>
        </w:rPr>
        <w:t>NSERM</w:t>
      </w:r>
      <w:r w:rsidR="003F0481" w:rsidRPr="00216E24">
        <w:rPr>
          <w:lang w:val="en-GB"/>
        </w:rPr>
        <w:t>, Centre d’Investigation Clinique 9501 and Unité 961, Centre Hospitalier Universitaire, and the Department of Cardiology, Nancy University, Université de Lorraine, Nancy, France</w:t>
      </w:r>
      <w:r w:rsidR="0003427C" w:rsidRPr="00216E24">
        <w:rPr>
          <w:lang w:val="en-GB"/>
        </w:rPr>
        <w:t xml:space="preserve">; </w:t>
      </w:r>
      <w:r w:rsidR="005A62F1" w:rsidRPr="00216E24">
        <w:rPr>
          <w:vertAlign w:val="superscript"/>
          <w:lang w:bidi="en-US"/>
        </w:rPr>
        <w:t>36</w:t>
      </w:r>
      <w:r w:rsidR="005A62F1" w:rsidRPr="00216E24">
        <w:rPr>
          <w:lang w:val="en-GB"/>
        </w:rPr>
        <w:t xml:space="preserve">Department </w:t>
      </w:r>
      <w:r w:rsidR="0003427C" w:rsidRPr="00216E24">
        <w:rPr>
          <w:lang w:val="en-GB"/>
        </w:rPr>
        <w:t xml:space="preserve">of Clinical Pharmacy and Pharmacology,University of Groningen, University Medical Center Groningen, Groningen, The Netherlands </w:t>
      </w:r>
      <w:r w:rsidR="00B42E5B" w:rsidRPr="00216E24">
        <w:t xml:space="preserve"> </w:t>
      </w:r>
    </w:p>
    <w:p w14:paraId="648BFB42" w14:textId="77777777" w:rsidR="00B64DA9" w:rsidRPr="00216E24" w:rsidRDefault="00B64DA9">
      <w:pPr>
        <w:rPr>
          <w:b/>
        </w:rPr>
      </w:pPr>
    </w:p>
    <w:p w14:paraId="1F6AF028" w14:textId="7730FC60" w:rsidR="00B64DA9" w:rsidRPr="00216E24" w:rsidRDefault="00B64DA9" w:rsidP="00111C96">
      <w:pPr>
        <w:spacing w:line="480" w:lineRule="auto"/>
        <w:rPr>
          <w:b/>
        </w:rPr>
      </w:pPr>
      <w:r w:rsidRPr="00216E24">
        <w:lastRenderedPageBreak/>
        <w:t xml:space="preserve">Corresponding Author:  Martin R. Cowie, MD, MSc, FRCP, FRCP (Ed), FESC; Imperial College London (Royal </w:t>
      </w:r>
      <w:proofErr w:type="spellStart"/>
      <w:r w:rsidRPr="00216E24">
        <w:t>Brompton</w:t>
      </w:r>
      <w:proofErr w:type="spellEnd"/>
      <w:r w:rsidRPr="00216E24">
        <w:t xml:space="preserve"> Hospital); Sydney Street, London SW3 6HP, United Kingdom; Telephone:  0207 351 8856; Fax:  0207 351 8148; Email:  m.cowie@imperial.ac.uk</w:t>
      </w:r>
      <w:r w:rsidRPr="00216E24">
        <w:rPr>
          <w:b/>
        </w:rPr>
        <w:br w:type="page"/>
      </w:r>
    </w:p>
    <w:p w14:paraId="4F1876E0" w14:textId="36B02AE9" w:rsidR="00BC0329" w:rsidRPr="00216E24" w:rsidRDefault="0095768E" w:rsidP="002450A2">
      <w:pPr>
        <w:spacing w:after="0" w:line="480" w:lineRule="auto"/>
      </w:pPr>
      <w:r w:rsidRPr="00216E24">
        <w:rPr>
          <w:b/>
        </w:rPr>
        <w:lastRenderedPageBreak/>
        <w:t>Abstract</w:t>
      </w:r>
    </w:p>
    <w:p w14:paraId="1CA4A521" w14:textId="2E48CF45" w:rsidR="00D17512" w:rsidRPr="00216E24" w:rsidRDefault="0061081A" w:rsidP="00D17512">
      <w:pPr>
        <w:spacing w:after="0" w:line="480" w:lineRule="auto"/>
      </w:pPr>
      <w:r w:rsidRPr="00216E24">
        <w:t xml:space="preserve">Despite </w:t>
      </w:r>
      <w:r w:rsidR="00EB7DA0" w:rsidRPr="00216E24">
        <w:t xml:space="preserve">the availability of a number of different classes of therapeutic agents with proven efficacy in heart failure, the clinical course of heart failure patients is characterized by </w:t>
      </w:r>
      <w:r w:rsidRPr="00216E24">
        <w:t>a reduction in life expectancy</w:t>
      </w:r>
      <w:r w:rsidR="00EB7DA0" w:rsidRPr="00216E24">
        <w:t xml:space="preserve">, and </w:t>
      </w:r>
      <w:r w:rsidRPr="00216E24">
        <w:t>a</w:t>
      </w:r>
      <w:r w:rsidR="00D17512" w:rsidRPr="00216E24">
        <w:t xml:space="preserve"> progressive </w:t>
      </w:r>
      <w:r w:rsidRPr="00216E24">
        <w:t>declin</w:t>
      </w:r>
      <w:r w:rsidR="00EB7DA0" w:rsidRPr="00216E24">
        <w:t>e</w:t>
      </w:r>
      <w:r w:rsidRPr="00216E24">
        <w:t xml:space="preserve"> </w:t>
      </w:r>
      <w:r w:rsidR="00EB7DA0" w:rsidRPr="00216E24">
        <w:t xml:space="preserve">in </w:t>
      </w:r>
      <w:r w:rsidRPr="00216E24">
        <w:t>health-related quality of life</w:t>
      </w:r>
      <w:r w:rsidR="008F338F" w:rsidRPr="00216E24">
        <w:t>,</w:t>
      </w:r>
      <w:r w:rsidRPr="00216E24">
        <w:t xml:space="preserve"> functional status</w:t>
      </w:r>
      <w:r w:rsidR="00EB7DA0" w:rsidRPr="00216E24">
        <w:t>,</w:t>
      </w:r>
      <w:r w:rsidRPr="00216E24">
        <w:t xml:space="preserve"> and a high risk of hospitalization. </w:t>
      </w:r>
      <w:r w:rsidR="00D94E0C" w:rsidRPr="00216E24">
        <w:t>N</w:t>
      </w:r>
      <w:r w:rsidR="00D17512" w:rsidRPr="00216E24">
        <w:t xml:space="preserve">ew approaches </w:t>
      </w:r>
      <w:r w:rsidR="008F338F" w:rsidRPr="00216E24">
        <w:t>are</w:t>
      </w:r>
      <w:r w:rsidR="00D17512" w:rsidRPr="00216E24">
        <w:t xml:space="preserve"> needed to address the unmet medical needs of this patient population.  The European Medicines Agency (EMA) is undertaking a revision of its </w:t>
      </w:r>
      <w:r w:rsidR="00EF73C7" w:rsidRPr="00216E24">
        <w:t>Guideline on</w:t>
      </w:r>
      <w:r w:rsidRPr="00216E24">
        <w:t xml:space="preserve"> </w:t>
      </w:r>
      <w:r w:rsidR="00EF73C7" w:rsidRPr="00216E24">
        <w:t>C</w:t>
      </w:r>
      <w:r w:rsidR="00D17512" w:rsidRPr="00216E24">
        <w:t xml:space="preserve">linical </w:t>
      </w:r>
      <w:r w:rsidR="00EF73C7" w:rsidRPr="00216E24">
        <w:t xml:space="preserve">Investigation </w:t>
      </w:r>
      <w:r w:rsidR="00D17512" w:rsidRPr="00216E24">
        <w:t xml:space="preserve">of </w:t>
      </w:r>
      <w:r w:rsidR="00EF73C7" w:rsidRPr="00216E24">
        <w:t>M</w:t>
      </w:r>
      <w:r w:rsidR="00D17512" w:rsidRPr="00216E24">
        <w:t xml:space="preserve">edicinal </w:t>
      </w:r>
      <w:r w:rsidR="00EF73C7" w:rsidRPr="00216E24">
        <w:t xml:space="preserve">Products </w:t>
      </w:r>
      <w:r w:rsidR="00D17512" w:rsidRPr="00216E24">
        <w:t xml:space="preserve">for the </w:t>
      </w:r>
      <w:r w:rsidR="00EF73C7" w:rsidRPr="00216E24">
        <w:t xml:space="preserve">Treatment </w:t>
      </w:r>
      <w:r w:rsidR="00D17512" w:rsidRPr="00216E24">
        <w:t xml:space="preserve">of </w:t>
      </w:r>
      <w:r w:rsidR="00EF73C7" w:rsidRPr="00216E24">
        <w:t>Chronic Heart Failure.  The draft version of the Guideline was released for public consultation in January 2016.</w:t>
      </w:r>
      <w:r w:rsidR="00D17512" w:rsidRPr="00216E24">
        <w:t xml:space="preserve"> </w:t>
      </w:r>
      <w:r w:rsidR="00EF73C7" w:rsidRPr="00216E24">
        <w:t xml:space="preserve"> T</w:t>
      </w:r>
      <w:r w:rsidR="00D17512" w:rsidRPr="00216E24">
        <w:t xml:space="preserve">he Cardiovascular Round Table (CRT) of the European Society of Cardiology (ESC), in partnership with the Heart Failure Association (HFA) of the ESC, convened a dedicated two-day workshop to discuss </w:t>
      </w:r>
      <w:r w:rsidR="00D253B4" w:rsidRPr="00216E24">
        <w:t>three</w:t>
      </w:r>
      <w:r w:rsidR="00D17512" w:rsidRPr="00216E24">
        <w:t xml:space="preserve"> main topic areas </w:t>
      </w:r>
      <w:r w:rsidR="00553387" w:rsidRPr="00216E24">
        <w:t xml:space="preserve">of </w:t>
      </w:r>
      <w:r w:rsidR="009A5543" w:rsidRPr="00216E24">
        <w:t xml:space="preserve">major interest </w:t>
      </w:r>
      <w:r w:rsidR="00553387" w:rsidRPr="00216E24">
        <w:t xml:space="preserve">in the field and </w:t>
      </w:r>
      <w:r w:rsidR="00EF73C7" w:rsidRPr="00216E24">
        <w:t>addressed in</w:t>
      </w:r>
      <w:r w:rsidR="00D17512" w:rsidRPr="00216E24">
        <w:t xml:space="preserve"> th</w:t>
      </w:r>
      <w:r w:rsidR="005465F6" w:rsidRPr="00216E24">
        <w:t>is draft</w:t>
      </w:r>
      <w:r w:rsidR="00D17512" w:rsidRPr="00216E24">
        <w:t xml:space="preserve"> EMA guid</w:t>
      </w:r>
      <w:r w:rsidR="00EF73C7" w:rsidRPr="00216E24">
        <w:t>eline</w:t>
      </w:r>
      <w:r w:rsidR="00D17512" w:rsidRPr="00216E24">
        <w:t xml:space="preserve">:  </w:t>
      </w:r>
      <w:r w:rsidR="00D94E0C" w:rsidRPr="00216E24">
        <w:t xml:space="preserve">1) </w:t>
      </w:r>
      <w:r w:rsidR="005465F6" w:rsidRPr="00216E24">
        <w:t xml:space="preserve">assessment of efficacy (i.e., endpoint selection and statistical analysis); 2) </w:t>
      </w:r>
      <w:r w:rsidR="00D94E0C" w:rsidRPr="00216E24">
        <w:t>clinical trial design</w:t>
      </w:r>
      <w:r w:rsidR="00E04449" w:rsidRPr="00216E24">
        <w:t xml:space="preserve"> (i.e., issues pertaining to patient population, optimal medical therapy, run-in period)</w:t>
      </w:r>
      <w:r w:rsidR="00D94E0C" w:rsidRPr="00216E24">
        <w:t>;</w:t>
      </w:r>
      <w:r w:rsidR="00D17512" w:rsidRPr="00216E24">
        <w:t xml:space="preserve"> and </w:t>
      </w:r>
      <w:r w:rsidR="00D253B4" w:rsidRPr="00216E24">
        <w:t>3</w:t>
      </w:r>
      <w:r w:rsidR="00D17512" w:rsidRPr="00216E24">
        <w:t xml:space="preserve">) research approaches for </w:t>
      </w:r>
      <w:r w:rsidR="00E43DC2" w:rsidRPr="00216E24">
        <w:t xml:space="preserve">testing </w:t>
      </w:r>
      <w:r w:rsidR="00D17512" w:rsidRPr="00216E24">
        <w:t xml:space="preserve">novel </w:t>
      </w:r>
      <w:r w:rsidR="00B93605" w:rsidRPr="00216E24">
        <w:t xml:space="preserve">therapeutic principles </w:t>
      </w:r>
      <w:r w:rsidR="00D17512" w:rsidRPr="00216E24">
        <w:t>(</w:t>
      </w:r>
      <w:r w:rsidR="00B93605" w:rsidRPr="00216E24">
        <w:t>i.e.,</w:t>
      </w:r>
      <w:r w:rsidR="00D17512" w:rsidRPr="00216E24">
        <w:t xml:space="preserve"> cell therapy).  This paper summarizes the key outputs from the workshop, reviews areas of </w:t>
      </w:r>
      <w:r w:rsidRPr="00216E24">
        <w:t xml:space="preserve">expert </w:t>
      </w:r>
      <w:r w:rsidR="00D17512" w:rsidRPr="00216E24">
        <w:t xml:space="preserve">consensus, and identifies gaps that </w:t>
      </w:r>
      <w:r w:rsidRPr="00216E24">
        <w:t>require</w:t>
      </w:r>
      <w:r w:rsidR="00D17512" w:rsidRPr="00216E24">
        <w:t xml:space="preserve"> further research or discussion.  Collaboration </w:t>
      </w:r>
      <w:r w:rsidRPr="00216E24">
        <w:t>between</w:t>
      </w:r>
      <w:r w:rsidR="00D17512" w:rsidRPr="00216E24">
        <w:t xml:space="preserve"> regulators, industry, clinical </w:t>
      </w:r>
      <w:proofErr w:type="spellStart"/>
      <w:r w:rsidR="00D17512" w:rsidRPr="00216E24">
        <w:t>trialists</w:t>
      </w:r>
      <w:proofErr w:type="spellEnd"/>
      <w:r w:rsidR="00D17512" w:rsidRPr="00216E24">
        <w:t xml:space="preserve">, </w:t>
      </w:r>
      <w:r w:rsidR="00185D24" w:rsidRPr="00216E24">
        <w:t xml:space="preserve">cardiologists, </w:t>
      </w:r>
      <w:r w:rsidR="00EF73C7" w:rsidRPr="00216E24">
        <w:t xml:space="preserve">Health Technology Assessment (HTA) bodies, </w:t>
      </w:r>
      <w:r w:rsidR="00D17512" w:rsidRPr="00216E24">
        <w:t>payers</w:t>
      </w:r>
      <w:r w:rsidR="00E43DC2" w:rsidRPr="00216E24">
        <w:t>, and patient</w:t>
      </w:r>
      <w:r w:rsidR="00EB7DA0" w:rsidRPr="00216E24">
        <w:t xml:space="preserve"> organizations</w:t>
      </w:r>
      <w:r w:rsidR="00D17512" w:rsidRPr="00216E24">
        <w:t xml:space="preserve"> is critical to address the </w:t>
      </w:r>
      <w:r w:rsidRPr="00216E24">
        <w:t xml:space="preserve">ongoing challenge of heart failure </w:t>
      </w:r>
      <w:r w:rsidR="00D17512" w:rsidRPr="00216E24">
        <w:t xml:space="preserve">and to ensure </w:t>
      </w:r>
      <w:r w:rsidRPr="00216E24">
        <w:t xml:space="preserve">the development and </w:t>
      </w:r>
      <w:r w:rsidR="00EF73C7" w:rsidRPr="00216E24">
        <w:t xml:space="preserve">market access </w:t>
      </w:r>
      <w:r w:rsidRPr="00216E24">
        <w:t xml:space="preserve">of new therapeutics in a </w:t>
      </w:r>
      <w:r w:rsidR="00D17512" w:rsidRPr="00216E24">
        <w:t>scientifically robust</w:t>
      </w:r>
      <w:r w:rsidRPr="00216E24">
        <w:t>,</w:t>
      </w:r>
      <w:r w:rsidR="00D17512" w:rsidRPr="00216E24">
        <w:t xml:space="preserve"> practical </w:t>
      </w:r>
      <w:r w:rsidRPr="00216E24">
        <w:t xml:space="preserve">and safe way. </w:t>
      </w:r>
    </w:p>
    <w:p w14:paraId="121B152C" w14:textId="77777777" w:rsidR="0095768E" w:rsidRPr="00216E24" w:rsidRDefault="0095768E">
      <w:r w:rsidRPr="00216E24">
        <w:br w:type="page"/>
      </w:r>
      <w:r w:rsidR="00951A07" w:rsidRPr="00216E24">
        <w:rPr>
          <w:b/>
        </w:rPr>
        <w:lastRenderedPageBreak/>
        <w:t>INTRODUCTION</w:t>
      </w:r>
    </w:p>
    <w:p w14:paraId="3407FCA5" w14:textId="0C314CA7" w:rsidR="00322A27" w:rsidRPr="00216E24" w:rsidRDefault="00951A07" w:rsidP="00951A07">
      <w:pPr>
        <w:spacing w:after="0" w:line="480" w:lineRule="auto"/>
      </w:pPr>
      <w:r w:rsidRPr="00216E24">
        <w:tab/>
      </w:r>
      <w:r w:rsidR="002C1219" w:rsidRPr="00216E24">
        <w:t xml:space="preserve">Chronic heart failure is a prevalent condition </w:t>
      </w:r>
      <w:r w:rsidR="0071240F" w:rsidRPr="00216E24">
        <w:t>affecting</w:t>
      </w:r>
      <w:r w:rsidR="002C1219" w:rsidRPr="00216E24">
        <w:t xml:space="preserve"> more than 10</w:t>
      </w:r>
      <w:r w:rsidR="00054DC1" w:rsidRPr="00216E24">
        <w:t>-12</w:t>
      </w:r>
      <w:r w:rsidR="002C1219" w:rsidRPr="00216E24">
        <w:t xml:space="preserve">% of people over </w:t>
      </w:r>
      <w:r w:rsidR="00054DC1" w:rsidRPr="00216E24">
        <w:t>60</w:t>
      </w:r>
      <w:r w:rsidR="002C1219" w:rsidRPr="00216E24">
        <w:t xml:space="preserve"> years of age in developed countries.</w:t>
      </w:r>
      <w:r w:rsidR="00183BF6" w:rsidRPr="00216E24">
        <w:fldChar w:fldCharType="begin">
          <w:fldData xml:space="preserve">PFJlZm1hbj48Q2l0ZT48QXV0aG9yPlBvbmlrb3dza2k8L0F1dGhvcj48WWVhcj4yMDE2PC9ZZWFy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</w:fldData>
        </w:fldChar>
      </w:r>
      <w:r w:rsidR="00791E99" w:rsidRPr="00216E24">
        <w:instrText xml:space="preserve"> ADDIN REFMGR.CITE </w:instrText>
      </w:r>
      <w:r w:rsidR="00791E99" w:rsidRPr="00216E24">
        <w:fldChar w:fldCharType="begin">
          <w:fldData xml:space="preserve">PFJlZm1hbj48Q2l0ZT48QXV0aG9yPlBvbmlrb3dza2k8L0F1dGhvcj48WWVhcj4yMDE2PC9ZZWFy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</w:fldData>
        </w:fldChar>
      </w:r>
      <w:r w:rsidR="00791E99" w:rsidRPr="00216E24">
        <w:instrText xml:space="preserve"> ADDIN EN.CITE.DATA </w:instrText>
      </w:r>
      <w:r w:rsidR="00791E99" w:rsidRPr="00216E24">
        <w:fldChar w:fldCharType="end"/>
      </w:r>
      <w:r w:rsidR="00183BF6" w:rsidRPr="00216E24">
        <w:fldChar w:fldCharType="separate"/>
      </w:r>
      <w:r w:rsidR="00054DC1" w:rsidRPr="00216E24">
        <w:rPr>
          <w:noProof/>
          <w:vertAlign w:val="superscript"/>
        </w:rPr>
        <w:t>1;2</w:t>
      </w:r>
      <w:r w:rsidR="00183BF6" w:rsidRPr="00216E24">
        <w:fldChar w:fldCharType="end"/>
      </w:r>
      <w:r w:rsidR="002C1219" w:rsidRPr="00216E24">
        <w:t xml:space="preserve">  </w:t>
      </w:r>
      <w:r w:rsidR="00D723D8" w:rsidRPr="00216E24">
        <w:t>Application of evidence-based therapy prolongs survival</w:t>
      </w:r>
      <w:r w:rsidR="00500B48" w:rsidRPr="00216E24">
        <w:t xml:space="preserve"> </w:t>
      </w:r>
      <w:r w:rsidR="007F332E" w:rsidRPr="00216E24">
        <w:t xml:space="preserve">and reduces heart failure hospitalizations </w:t>
      </w:r>
      <w:r w:rsidR="00500B48" w:rsidRPr="00216E24">
        <w:t xml:space="preserve">in </w:t>
      </w:r>
      <w:r w:rsidR="00C57D83" w:rsidRPr="00216E24">
        <w:t xml:space="preserve">patients with </w:t>
      </w:r>
      <w:r w:rsidR="00500B48" w:rsidRPr="00216E24">
        <w:t>reduced ejection fraction (</w:t>
      </w:r>
      <w:proofErr w:type="spellStart"/>
      <w:r w:rsidR="00500B48" w:rsidRPr="00216E24">
        <w:t>HFrEF</w:t>
      </w:r>
      <w:proofErr w:type="spellEnd"/>
      <w:r w:rsidR="00500B48" w:rsidRPr="00216E24">
        <w:t xml:space="preserve">), but not in </w:t>
      </w:r>
      <w:r w:rsidR="00C57D83" w:rsidRPr="00216E24">
        <w:t xml:space="preserve">those </w:t>
      </w:r>
      <w:r w:rsidR="00500B48" w:rsidRPr="00216E24">
        <w:t>with preserved ejection fraction (</w:t>
      </w:r>
      <w:proofErr w:type="spellStart"/>
      <w:r w:rsidR="00500B48" w:rsidRPr="00216E24">
        <w:t>HFpEF</w:t>
      </w:r>
      <w:proofErr w:type="spellEnd"/>
      <w:r w:rsidR="00500B48" w:rsidRPr="00216E24">
        <w:t>)</w:t>
      </w:r>
      <w:r w:rsidR="00D253B4" w:rsidRPr="00216E24">
        <w:t>.  H</w:t>
      </w:r>
      <w:r w:rsidR="00D723D8" w:rsidRPr="00216E24">
        <w:t xml:space="preserve">eart failure remains a progressive </w:t>
      </w:r>
      <w:r w:rsidR="00A84544" w:rsidRPr="00216E24">
        <w:t xml:space="preserve">condition </w:t>
      </w:r>
      <w:r w:rsidR="00D723D8" w:rsidRPr="00216E24">
        <w:t>characterized by frequent hospitalizations, functional decline, impaired</w:t>
      </w:r>
      <w:r w:rsidR="00187664" w:rsidRPr="00216E24">
        <w:t xml:space="preserve"> quality of life, and ultimately</w:t>
      </w:r>
      <w:r w:rsidR="00D723D8" w:rsidRPr="00216E24">
        <w:t xml:space="preserve"> death.  </w:t>
      </w:r>
      <w:r w:rsidR="00713F39" w:rsidRPr="00216E24">
        <w:t>C</w:t>
      </w:r>
      <w:r w:rsidR="00187664" w:rsidRPr="00216E24">
        <w:t>ardiovascular mortality approached 30% at 3.5 years</w:t>
      </w:r>
      <w:r w:rsidR="00713F39" w:rsidRPr="00216E24">
        <w:t xml:space="preserve"> in an optimally treated chronic heart failure population enrolled in a recent clinical trial</w:t>
      </w:r>
      <w:r w:rsidR="00D253B4" w:rsidRPr="00216E24">
        <w:t>.</w:t>
      </w:r>
      <w:r w:rsidR="00187664" w:rsidRPr="00216E24">
        <w:fldChar w:fldCharType="begin">
          <w:fldData xml:space="preserve">PFJlZm1hbj48Q2l0ZT48QXV0aG9yPk1jTXVycmF5PC9BdXRob3I+PFllYXI+MjAxNDwvWWVhcj48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</w:fldData>
        </w:fldChar>
      </w:r>
      <w:r w:rsidR="00791E99" w:rsidRPr="00216E24">
        <w:instrText xml:space="preserve"> ADDIN REFMGR.CITE </w:instrText>
      </w:r>
      <w:r w:rsidR="00791E99" w:rsidRPr="00216E24">
        <w:fldChar w:fldCharType="begin">
          <w:fldData xml:space="preserve">PFJlZm1hbj48Q2l0ZT48QXV0aG9yPk1jTXVycmF5PC9BdXRob3I+PFllYXI+MjAxNDwvWWVhcj48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</w:fldData>
        </w:fldChar>
      </w:r>
      <w:r w:rsidR="00791E99" w:rsidRPr="00216E24">
        <w:instrText xml:space="preserve"> ADDIN EN.CITE.DATA </w:instrText>
      </w:r>
      <w:r w:rsidR="00791E99" w:rsidRPr="00216E24">
        <w:fldChar w:fldCharType="end"/>
      </w:r>
      <w:r w:rsidR="00187664" w:rsidRPr="00216E24">
        <w:fldChar w:fldCharType="separate"/>
      </w:r>
      <w:r w:rsidR="00054DC1" w:rsidRPr="00216E24">
        <w:rPr>
          <w:noProof/>
          <w:vertAlign w:val="superscript"/>
        </w:rPr>
        <w:t>3</w:t>
      </w:r>
      <w:r w:rsidR="00187664" w:rsidRPr="00216E24">
        <w:fldChar w:fldCharType="end"/>
      </w:r>
      <w:r w:rsidR="00D253B4" w:rsidRPr="00216E24">
        <w:t xml:space="preserve"> </w:t>
      </w:r>
      <w:r w:rsidR="00187664" w:rsidRPr="00216E24">
        <w:t xml:space="preserve"> </w:t>
      </w:r>
      <w:r w:rsidR="00D253B4" w:rsidRPr="00216E24">
        <w:t>It may be</w:t>
      </w:r>
      <w:r w:rsidR="00713F39" w:rsidRPr="00216E24">
        <w:t xml:space="preserve"> higher in routine practice </w:t>
      </w:r>
      <w:r w:rsidR="00322A27" w:rsidRPr="00216E24">
        <w:t xml:space="preserve">outside of closely monitored </w:t>
      </w:r>
      <w:r w:rsidR="00FB53F2" w:rsidRPr="00216E24">
        <w:t>tertiary</w:t>
      </w:r>
      <w:r w:rsidR="00713F39" w:rsidRPr="00216E24">
        <w:t xml:space="preserve"> </w:t>
      </w:r>
      <w:r w:rsidR="00322A27" w:rsidRPr="00216E24">
        <w:t>setting</w:t>
      </w:r>
      <w:r w:rsidR="00FB53F2" w:rsidRPr="00216E24">
        <w:t>s</w:t>
      </w:r>
      <w:r w:rsidR="00322A27" w:rsidRPr="00216E24">
        <w:t>.</w:t>
      </w:r>
      <w:r w:rsidR="00322A27" w:rsidRPr="00216E24">
        <w:fldChar w:fldCharType="begin">
          <w:fldData xml:space="preserve">PFJlZm1hbj48Q2l0ZT48QXV0aG9yPlRob3J2YWxkc2VuPC9BdXRob3I+PFllYXI+MjAxNjwvWWVh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</w:fldData>
        </w:fldChar>
      </w:r>
      <w:r w:rsidR="00791E99" w:rsidRPr="00216E24">
        <w:instrText xml:space="preserve"> ADDIN REFMGR.CITE </w:instrText>
      </w:r>
      <w:r w:rsidR="00791E99" w:rsidRPr="00216E24">
        <w:fldChar w:fldCharType="begin">
          <w:fldData xml:space="preserve">PFJlZm1hbj48Q2l0ZT48QXV0aG9yPlRob3J2YWxkc2VuPC9BdXRob3I+PFllYXI+MjAxNjwvWWVh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</w:fldData>
        </w:fldChar>
      </w:r>
      <w:r w:rsidR="00791E99" w:rsidRPr="00216E24">
        <w:instrText xml:space="preserve"> ADDIN EN.CITE.DATA </w:instrText>
      </w:r>
      <w:r w:rsidR="00791E99" w:rsidRPr="00216E24">
        <w:fldChar w:fldCharType="end"/>
      </w:r>
      <w:r w:rsidR="00322A27" w:rsidRPr="00216E24">
        <w:fldChar w:fldCharType="separate"/>
      </w:r>
      <w:r w:rsidR="00054DC1" w:rsidRPr="00216E24">
        <w:rPr>
          <w:noProof/>
          <w:vertAlign w:val="superscript"/>
        </w:rPr>
        <w:t>4;5</w:t>
      </w:r>
      <w:r w:rsidR="00322A27" w:rsidRPr="00216E24">
        <w:fldChar w:fldCharType="end"/>
      </w:r>
    </w:p>
    <w:p w14:paraId="3174209B" w14:textId="03B00908" w:rsidR="00713F39" w:rsidRPr="00216E24" w:rsidRDefault="00713F39" w:rsidP="00951A07">
      <w:pPr>
        <w:spacing w:after="0" w:line="480" w:lineRule="auto"/>
      </w:pPr>
      <w:r w:rsidRPr="00216E24">
        <w:tab/>
        <w:t>The persistent morbidity and poor long-term survival</w:t>
      </w:r>
      <w:r w:rsidR="00322A27" w:rsidRPr="00216E24">
        <w:t xml:space="preserve"> associated with heart failure underscores the </w:t>
      </w:r>
      <w:r w:rsidR="00650208" w:rsidRPr="00216E24">
        <w:t xml:space="preserve">continued </w:t>
      </w:r>
      <w:r w:rsidR="00322A27" w:rsidRPr="00216E24">
        <w:t xml:space="preserve">need </w:t>
      </w:r>
      <w:r w:rsidRPr="00216E24">
        <w:t>for</w:t>
      </w:r>
      <w:r w:rsidR="00117DE6" w:rsidRPr="00216E24">
        <w:t xml:space="preserve"> therapeutic </w:t>
      </w:r>
      <w:r w:rsidRPr="00216E24">
        <w:t>innovations</w:t>
      </w:r>
      <w:r w:rsidR="00117DE6" w:rsidRPr="00216E24">
        <w:t xml:space="preserve"> that slow or reverse progression and improve outcomes for these patients.  However, concerns have been raised that investment in</w:t>
      </w:r>
      <w:r w:rsidR="00EF73C7" w:rsidRPr="00216E24">
        <w:t xml:space="preserve"> development of</w:t>
      </w:r>
      <w:r w:rsidR="00117DE6" w:rsidRPr="00216E24">
        <w:t xml:space="preserve"> heart failure therapeutics is declining </w:t>
      </w:r>
      <w:r w:rsidR="008F338F" w:rsidRPr="00216E24">
        <w:t xml:space="preserve">for </w:t>
      </w:r>
      <w:r w:rsidR="00EB7DA0" w:rsidRPr="00216E24">
        <w:t xml:space="preserve">many </w:t>
      </w:r>
      <w:r w:rsidR="008F338F" w:rsidRPr="00216E24">
        <w:t>reasons</w:t>
      </w:r>
      <w:r w:rsidR="00117DE6" w:rsidRPr="00216E24">
        <w:t>.</w:t>
      </w:r>
      <w:r w:rsidR="0029456F" w:rsidRPr="00216E24">
        <w:fldChar w:fldCharType="begin">
          <w:fldData xml:space="preserve">PFJlZm1hbj48Q2l0ZT48QXV0aG9yPkthaXRpbjwvQXV0aG9yPjxZZWFyPjIwMTE8L1llYXI+PFJl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</w:fldData>
        </w:fldChar>
      </w:r>
      <w:r w:rsidR="00791E99" w:rsidRPr="00216E24">
        <w:instrText xml:space="preserve"> ADDIN REFMGR.CITE </w:instrText>
      </w:r>
      <w:r w:rsidR="00791E99" w:rsidRPr="00216E24">
        <w:fldChar w:fldCharType="begin">
          <w:fldData xml:space="preserve">PFJlZm1hbj48Q2l0ZT48QXV0aG9yPkthaXRpbjwvQXV0aG9yPjxZZWFyPjIwMTE8L1llYXI+PFJl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</w:fldData>
        </w:fldChar>
      </w:r>
      <w:r w:rsidR="00791E99" w:rsidRPr="00216E24">
        <w:instrText xml:space="preserve"> ADDIN EN.CITE.DATA </w:instrText>
      </w:r>
      <w:r w:rsidR="00791E99" w:rsidRPr="00216E24">
        <w:fldChar w:fldCharType="end"/>
      </w:r>
      <w:r w:rsidR="0029456F" w:rsidRPr="00216E24">
        <w:fldChar w:fldCharType="separate"/>
      </w:r>
      <w:r w:rsidR="00054DC1" w:rsidRPr="00216E24">
        <w:rPr>
          <w:noProof/>
          <w:vertAlign w:val="superscript"/>
        </w:rPr>
        <w:t>6;7</w:t>
      </w:r>
      <w:r w:rsidR="0029456F" w:rsidRPr="00216E24">
        <w:fldChar w:fldCharType="end"/>
      </w:r>
      <w:r w:rsidR="00322A27" w:rsidRPr="00216E24">
        <w:t xml:space="preserve"> </w:t>
      </w:r>
      <w:r w:rsidR="000A0FB8" w:rsidRPr="00216E24">
        <w:t xml:space="preserve"> </w:t>
      </w:r>
      <w:r w:rsidR="000D0606" w:rsidRPr="00216E24">
        <w:t>Regulat</w:t>
      </w:r>
      <w:r w:rsidR="00D253B4" w:rsidRPr="00216E24">
        <w:t>ory requirements</w:t>
      </w:r>
      <w:r w:rsidR="000D0606" w:rsidRPr="00216E24">
        <w:t xml:space="preserve"> are</w:t>
      </w:r>
      <w:r w:rsidR="00117DE6" w:rsidRPr="00216E24">
        <w:t xml:space="preserve"> </w:t>
      </w:r>
      <w:r w:rsidR="00EF73C7" w:rsidRPr="00216E24">
        <w:t xml:space="preserve">perceived by some stakeholders </w:t>
      </w:r>
      <w:r w:rsidR="00117DE6" w:rsidRPr="00216E24">
        <w:t xml:space="preserve">as </w:t>
      </w:r>
      <w:r w:rsidR="00FB0DCB" w:rsidRPr="00216E24">
        <w:t>one</w:t>
      </w:r>
      <w:r w:rsidR="00117DE6" w:rsidRPr="00216E24">
        <w:t xml:space="preserve"> </w:t>
      </w:r>
      <w:r w:rsidR="009C18FC" w:rsidRPr="00216E24">
        <w:t xml:space="preserve">major </w:t>
      </w:r>
      <w:r w:rsidR="00117DE6" w:rsidRPr="00216E24">
        <w:t xml:space="preserve">barrier to therapeutic development in heart failure because large and lengthy trials </w:t>
      </w:r>
      <w:r w:rsidRPr="00216E24">
        <w:t>are necessary</w:t>
      </w:r>
      <w:r w:rsidR="000D0606" w:rsidRPr="00216E24">
        <w:t xml:space="preserve"> </w:t>
      </w:r>
      <w:r w:rsidR="00D7604F" w:rsidRPr="00216E24">
        <w:t xml:space="preserve">before marketing authorization </w:t>
      </w:r>
      <w:r w:rsidR="000D0606" w:rsidRPr="00216E24">
        <w:t>to</w:t>
      </w:r>
      <w:r w:rsidR="00117DE6" w:rsidRPr="00216E24">
        <w:t xml:space="preserve"> demonstrate evidence of a trea</w:t>
      </w:r>
      <w:r w:rsidR="00AB26E1" w:rsidRPr="00216E24">
        <w:t>t</w:t>
      </w:r>
      <w:r w:rsidR="00117DE6" w:rsidRPr="00216E24">
        <w:t xml:space="preserve">ment effect on </w:t>
      </w:r>
      <w:r w:rsidR="000D0606" w:rsidRPr="00216E24">
        <w:t>mortality and morbidity endpoints and to provide assurance of safety</w:t>
      </w:r>
      <w:r w:rsidR="00D7604F" w:rsidRPr="00216E24">
        <w:t xml:space="preserve"> even when mortality and morbidity are not </w:t>
      </w:r>
      <w:r w:rsidR="00500B48" w:rsidRPr="00216E24">
        <w:t>primary</w:t>
      </w:r>
      <w:r w:rsidR="00D7604F" w:rsidRPr="00216E24">
        <w:t xml:space="preserve"> targets of therapy</w:t>
      </w:r>
      <w:r w:rsidR="000D0606" w:rsidRPr="00216E24">
        <w:t>.</w:t>
      </w:r>
      <w:r w:rsidR="000D0606" w:rsidRPr="00216E24">
        <w:fldChar w:fldCharType="begin">
          <w:fldData xml:space="preserve">PFJlZm1hbj48Q2l0ZT48QXV0aG9yPkphY2tzb248L0F1dGhvcj48WWVhcj4yMDE2PC9ZZWFyPjxS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</w:fldData>
        </w:fldChar>
      </w:r>
      <w:r w:rsidR="00791E99" w:rsidRPr="00216E24">
        <w:instrText xml:space="preserve"> ADDIN REFMGR.CITE </w:instrText>
      </w:r>
      <w:r w:rsidR="00791E99" w:rsidRPr="00216E24">
        <w:fldChar w:fldCharType="begin">
          <w:fldData xml:space="preserve">PFJlZm1hbj48Q2l0ZT48QXV0aG9yPkphY2tzb248L0F1dGhvcj48WWVhcj4yMDE2PC9ZZWFyPjxS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</w:fldData>
        </w:fldChar>
      </w:r>
      <w:r w:rsidR="00791E99" w:rsidRPr="00216E24">
        <w:instrText xml:space="preserve"> ADDIN EN.CITE.DATA </w:instrText>
      </w:r>
      <w:r w:rsidR="00791E99" w:rsidRPr="00216E24">
        <w:fldChar w:fldCharType="end"/>
      </w:r>
      <w:r w:rsidR="000D0606" w:rsidRPr="00216E24">
        <w:fldChar w:fldCharType="separate"/>
      </w:r>
      <w:r w:rsidR="00054DC1" w:rsidRPr="00216E24">
        <w:rPr>
          <w:noProof/>
          <w:vertAlign w:val="superscript"/>
        </w:rPr>
        <w:t>7</w:t>
      </w:r>
      <w:r w:rsidR="000D0606" w:rsidRPr="00216E24">
        <w:fldChar w:fldCharType="end"/>
      </w:r>
      <w:r w:rsidR="000D0606" w:rsidRPr="00216E24">
        <w:t xml:space="preserve">  </w:t>
      </w:r>
      <w:r w:rsidR="00FB53F2" w:rsidRPr="00216E24">
        <w:t>The quest for safety has been advocated, mainly by regulators</w:t>
      </w:r>
      <w:r w:rsidR="00085A31" w:rsidRPr="00216E24">
        <w:t>,</w:t>
      </w:r>
      <w:r w:rsidR="00FB53F2" w:rsidRPr="00216E24">
        <w:t xml:space="preserve"> after the </w:t>
      </w:r>
      <w:r w:rsidR="00085A31" w:rsidRPr="00216E24">
        <w:t>withdrawal</w:t>
      </w:r>
      <w:r w:rsidR="00FB53F2" w:rsidRPr="00216E24">
        <w:t xml:space="preserve"> of drugs (</w:t>
      </w:r>
      <w:proofErr w:type="spellStart"/>
      <w:r w:rsidR="00FB53F2" w:rsidRPr="00216E24">
        <w:t>e.g</w:t>
      </w:r>
      <w:proofErr w:type="spellEnd"/>
      <w:r w:rsidR="00FB53F2" w:rsidRPr="00216E24">
        <w:t xml:space="preserve">, </w:t>
      </w:r>
      <w:proofErr w:type="spellStart"/>
      <w:r w:rsidR="00FB53F2" w:rsidRPr="00216E24">
        <w:t>flosequinan</w:t>
      </w:r>
      <w:proofErr w:type="spellEnd"/>
      <w:r w:rsidR="00FB53F2" w:rsidRPr="00216E24">
        <w:t xml:space="preserve">, </w:t>
      </w:r>
      <w:proofErr w:type="spellStart"/>
      <w:r w:rsidR="00FB53F2" w:rsidRPr="00216E24">
        <w:t>ibopamine</w:t>
      </w:r>
      <w:proofErr w:type="spellEnd"/>
      <w:r w:rsidR="00FB53F2" w:rsidRPr="00216E24">
        <w:t>, milrinone) that were shown to be associated with unfavorable long-term prognosis.</w:t>
      </w:r>
      <w:r w:rsidR="005465F6" w:rsidRPr="00216E24">
        <w:fldChar w:fldCharType="begin">
          <w:fldData xml:space="preserve">PFJlZm1hbj48Q2l0ZT48QXV0aG9yPkRlTWV0czwvQXV0aG9yPjxZZWFyPjE5OTk8L1llYXI+PFJl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</w:fldData>
        </w:fldChar>
      </w:r>
      <w:r w:rsidR="00791E99" w:rsidRPr="00216E24">
        <w:instrText xml:space="preserve"> ADDIN REFMGR.CITE </w:instrText>
      </w:r>
      <w:r w:rsidR="00791E99" w:rsidRPr="00216E24">
        <w:fldChar w:fldCharType="begin">
          <w:fldData xml:space="preserve">PFJlZm1hbj48Q2l0ZT48QXV0aG9yPkRlTWV0czwvQXV0aG9yPjxZZWFyPjE5OTk8L1llYXI+PFJl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</w:fldData>
        </w:fldChar>
      </w:r>
      <w:r w:rsidR="00791E99" w:rsidRPr="00216E24">
        <w:instrText xml:space="preserve"> ADDIN EN.CITE.DATA </w:instrText>
      </w:r>
      <w:r w:rsidR="00791E99" w:rsidRPr="00216E24">
        <w:fldChar w:fldCharType="end"/>
      </w:r>
      <w:r w:rsidR="005465F6" w:rsidRPr="00216E24">
        <w:fldChar w:fldCharType="separate"/>
      </w:r>
      <w:r w:rsidR="00054DC1" w:rsidRPr="00216E24">
        <w:rPr>
          <w:noProof/>
          <w:vertAlign w:val="superscript"/>
        </w:rPr>
        <w:t>8-10</w:t>
      </w:r>
      <w:r w:rsidR="005465F6" w:rsidRPr="00216E24">
        <w:fldChar w:fldCharType="end"/>
      </w:r>
      <w:r w:rsidR="005465F6" w:rsidRPr="00216E24">
        <w:t xml:space="preserve"> </w:t>
      </w:r>
      <w:r w:rsidR="00FB53F2" w:rsidRPr="00216E24">
        <w:t xml:space="preserve">  However, it must be highlighted </w:t>
      </w:r>
      <w:r w:rsidR="00E02694" w:rsidRPr="00216E24">
        <w:t xml:space="preserve">that </w:t>
      </w:r>
      <w:r w:rsidR="00085A31" w:rsidRPr="00216E24">
        <w:t>at the time of the original approvals</w:t>
      </w:r>
      <w:r w:rsidR="00E02694" w:rsidRPr="00216E24">
        <w:t>,</w:t>
      </w:r>
      <w:r w:rsidR="00085A31" w:rsidRPr="00216E24">
        <w:t xml:space="preserve"> </w:t>
      </w:r>
      <w:r w:rsidR="00FB53F2" w:rsidRPr="00216E24">
        <w:t xml:space="preserve">warning signs </w:t>
      </w:r>
      <w:r w:rsidR="00E02694" w:rsidRPr="00216E24">
        <w:t xml:space="preserve">as regards safety </w:t>
      </w:r>
      <w:r w:rsidR="00085A31" w:rsidRPr="00216E24">
        <w:t xml:space="preserve">were present </w:t>
      </w:r>
      <w:r w:rsidR="00E02694" w:rsidRPr="00216E24">
        <w:t xml:space="preserve">in </w:t>
      </w:r>
      <w:r w:rsidR="00FB53F2" w:rsidRPr="00216E24">
        <w:t xml:space="preserve">the small studies </w:t>
      </w:r>
      <w:r w:rsidR="00E02694" w:rsidRPr="00216E24">
        <w:t xml:space="preserve">that suggested </w:t>
      </w:r>
      <w:r w:rsidR="00FB53F2" w:rsidRPr="00216E24">
        <w:t xml:space="preserve">benefit. </w:t>
      </w:r>
      <w:r w:rsidR="005465F6" w:rsidRPr="00216E24">
        <w:t xml:space="preserve"> </w:t>
      </w:r>
      <w:r w:rsidR="002D37BA" w:rsidRPr="00216E24">
        <w:t xml:space="preserve">Additionally, </w:t>
      </w:r>
      <w:r w:rsidR="00D33327" w:rsidRPr="00216E24">
        <w:t xml:space="preserve">the feasibility and relevance of clinical trials </w:t>
      </w:r>
      <w:r w:rsidR="00C14BE8" w:rsidRPr="00216E24">
        <w:t xml:space="preserve">in heart failure </w:t>
      </w:r>
      <w:r w:rsidR="0061081A" w:rsidRPr="00216E24">
        <w:t xml:space="preserve">are affected by </w:t>
      </w:r>
      <w:r w:rsidR="00D33327" w:rsidRPr="00216E24">
        <w:t xml:space="preserve">shifts in </w:t>
      </w:r>
      <w:r w:rsidR="002D37BA" w:rsidRPr="00216E24">
        <w:t xml:space="preserve">heart failure practice </w:t>
      </w:r>
      <w:r w:rsidR="00D33327" w:rsidRPr="00216E24">
        <w:t xml:space="preserve">that have occurred over time </w:t>
      </w:r>
      <w:r w:rsidR="00F3115B" w:rsidRPr="00216E24">
        <w:t>(e.g. trends in hospitalization</w:t>
      </w:r>
      <w:r w:rsidR="00D33327" w:rsidRPr="00216E24">
        <w:t xml:space="preserve"> patterns</w:t>
      </w:r>
      <w:r w:rsidR="00F3115B" w:rsidRPr="00216E24">
        <w:t>, location of care delivery)</w:t>
      </w:r>
      <w:r w:rsidR="002D37BA" w:rsidRPr="00216E24">
        <w:t>.</w:t>
      </w:r>
    </w:p>
    <w:p w14:paraId="40B6B5B4" w14:textId="0B1A8169" w:rsidR="00592C13" w:rsidRPr="00216E24" w:rsidRDefault="00592C13" w:rsidP="00951A07">
      <w:pPr>
        <w:spacing w:after="0" w:line="480" w:lineRule="auto"/>
      </w:pPr>
      <w:r w:rsidRPr="00216E24">
        <w:lastRenderedPageBreak/>
        <w:tab/>
      </w:r>
      <w:r w:rsidR="00FB0DCB" w:rsidRPr="00216E24">
        <w:t>In recognition of these concerns and the changing heart failure landscape, t</w:t>
      </w:r>
      <w:r w:rsidR="00951A07" w:rsidRPr="00216E24">
        <w:t xml:space="preserve">he European Medicines Agency (EMA) </w:t>
      </w:r>
      <w:r w:rsidR="00FB0DCB" w:rsidRPr="00216E24">
        <w:t xml:space="preserve">is undertaking a revision of </w:t>
      </w:r>
      <w:r w:rsidR="003A5E69" w:rsidRPr="00216E24">
        <w:t>its</w:t>
      </w:r>
      <w:r w:rsidR="00FB0DCB" w:rsidRPr="00216E24">
        <w:t xml:space="preserve"> </w:t>
      </w:r>
      <w:r w:rsidR="00EF73C7" w:rsidRPr="00216E24">
        <w:t>G</w:t>
      </w:r>
      <w:r w:rsidR="00FB0DCB" w:rsidRPr="00216E24">
        <w:t xml:space="preserve">uideline </w:t>
      </w:r>
      <w:r w:rsidR="00EF73C7" w:rsidRPr="00216E24">
        <w:t xml:space="preserve">on Clinical Investigation </w:t>
      </w:r>
      <w:r w:rsidR="00FB0DCB" w:rsidRPr="00216E24">
        <w:t xml:space="preserve">of </w:t>
      </w:r>
      <w:r w:rsidR="00EF73C7" w:rsidRPr="00216E24">
        <w:t>M</w:t>
      </w:r>
      <w:r w:rsidR="00FB0DCB" w:rsidRPr="00216E24">
        <w:t xml:space="preserve">edicinal </w:t>
      </w:r>
      <w:r w:rsidR="00EF73C7" w:rsidRPr="00216E24">
        <w:t>P</w:t>
      </w:r>
      <w:r w:rsidR="00FB0DCB" w:rsidRPr="00216E24">
        <w:t xml:space="preserve">roducts for the </w:t>
      </w:r>
      <w:r w:rsidR="00EF73C7" w:rsidRPr="00216E24">
        <w:t>T</w:t>
      </w:r>
      <w:r w:rsidR="00FB0DCB" w:rsidRPr="00216E24">
        <w:t xml:space="preserve">reatment of </w:t>
      </w:r>
      <w:r w:rsidR="00EF73C7" w:rsidRPr="00216E24">
        <w:t>C</w:t>
      </w:r>
      <w:r w:rsidR="00FB0DCB" w:rsidRPr="00216E24">
        <w:t xml:space="preserve">hronic </w:t>
      </w:r>
      <w:r w:rsidR="00EF73C7" w:rsidRPr="00216E24">
        <w:t>H</w:t>
      </w:r>
      <w:r w:rsidR="00FB0DCB" w:rsidRPr="00216E24">
        <w:t xml:space="preserve">eart </w:t>
      </w:r>
      <w:r w:rsidR="00EF73C7" w:rsidRPr="00216E24">
        <w:t>F</w:t>
      </w:r>
      <w:r w:rsidR="00FB0DCB" w:rsidRPr="00216E24">
        <w:t>ailure</w:t>
      </w:r>
      <w:r w:rsidR="00EF73C7" w:rsidRPr="00216E24">
        <w:t xml:space="preserve"> (EMA/CHMP/392958/2015)</w:t>
      </w:r>
      <w:r w:rsidR="00FB0DCB" w:rsidRPr="00216E24">
        <w:t xml:space="preserve">.  EMA </w:t>
      </w:r>
      <w:r w:rsidR="00951A07" w:rsidRPr="00216E24">
        <w:t xml:space="preserve">released a </w:t>
      </w:r>
      <w:r w:rsidR="00FB0DCB" w:rsidRPr="00216E24">
        <w:t>draft</w:t>
      </w:r>
      <w:r w:rsidR="00951A07" w:rsidRPr="00216E24">
        <w:t xml:space="preserve"> for public consultation in January 2016.</w:t>
      </w:r>
      <w:r w:rsidR="006B104A" w:rsidRPr="00216E24">
        <w:fldChar w:fldCharType="begin"/>
      </w:r>
      <w:r w:rsidR="00791E99" w:rsidRPr="00216E24">
        <w:instrText xml:space="preserve"> ADDIN REFMGR.CITE &lt;Refman&gt;&lt;Cite&gt;&lt;Author&gt;European Medicines Agency Committee for Medicinal Products for Human Use (CHMP)&lt;/Author&gt;&lt;Year&gt;2016&lt;/Year&gt;&lt;RecNum&gt;9486&lt;/RecNum&gt;&lt;IDText&gt;Guideline on clinical investigation of medicinal products for the treatment of chronic heart failure&lt;/IDText&gt;&lt;MDL Ref_Type="Online Source"&gt;&lt;Ref_Type&gt;Online Source&lt;/Ref_Type&gt;&lt;Ref_ID&gt;9486&lt;/Ref_ID&gt;&lt;Title_Primary&gt;Guideline on clinical investigation of medicinal products for the treatment of chronic heart failure&lt;/Title_Primary&gt;&lt;Authors_Primary&gt;European Medicines Agency Committee for Medicinal Products for Human Use (CHMP)&lt;/Authors_Primary&gt;&lt;Date_Primary&gt;2016&lt;/Date_Primary&gt;&lt;Keywords&gt;On&lt;/Keywords&gt;&lt;Keywords&gt;chronic&lt;/Keywords&gt;&lt;Keywords&gt;Heart&lt;/Keywords&gt;&lt;Keywords&gt;Heart Failure&lt;/Keywords&gt;&lt;Reprint&gt;Not in File&lt;/Reprint&gt;&lt;Web_URL&gt;&lt;u&gt;http://www.ema.europa.eu/docs/en_GB/document_library/Scientific_guideline/2016/02/WC500201772.pdf&lt;/u&gt;&lt;/Web_URL&gt;&lt;ZZ_WorkformID&gt;31&lt;/ZZ_WorkformID&gt;&lt;/MDL&gt;&lt;/Cite&gt;&lt;/Refman&gt;</w:instrText>
      </w:r>
      <w:r w:rsidR="006B104A" w:rsidRPr="00216E24">
        <w:fldChar w:fldCharType="separate"/>
      </w:r>
      <w:r w:rsidR="00054DC1" w:rsidRPr="00216E24">
        <w:rPr>
          <w:noProof/>
          <w:vertAlign w:val="superscript"/>
        </w:rPr>
        <w:t>11</w:t>
      </w:r>
      <w:r w:rsidR="006B104A" w:rsidRPr="00216E24">
        <w:fldChar w:fldCharType="end"/>
      </w:r>
      <w:r w:rsidR="006B104A" w:rsidRPr="00216E24">
        <w:rPr>
          <w:rStyle w:val="CommentReference"/>
        </w:rPr>
        <w:t xml:space="preserve"> </w:t>
      </w:r>
      <w:r w:rsidR="00951A07" w:rsidRPr="00216E24">
        <w:t xml:space="preserve">  The Cardiovascular Round Table </w:t>
      </w:r>
      <w:r w:rsidR="00F3556D" w:rsidRPr="00216E24">
        <w:t xml:space="preserve">(CRT) </w:t>
      </w:r>
      <w:r w:rsidR="00951A07" w:rsidRPr="00216E24">
        <w:t xml:space="preserve">of the European Society of Cardiology </w:t>
      </w:r>
      <w:r w:rsidR="00F3556D" w:rsidRPr="00216E24">
        <w:t>(ESC)</w:t>
      </w:r>
      <w:r w:rsidR="00AC60DA" w:rsidRPr="00216E24">
        <w:t xml:space="preserve"> is a strategic forum for high-level dialogues between ESC leadership, academia, and industry to identify and discuss key strategic issues for the future of cardiovascular health in Europe</w:t>
      </w:r>
      <w:r w:rsidR="00205A92" w:rsidRPr="00216E24">
        <w:t>.  I</w:t>
      </w:r>
      <w:r w:rsidRPr="00216E24">
        <w:t>n partnership with the Heart Failure Association (HFA) of the ESC</w:t>
      </w:r>
      <w:r w:rsidR="00190A03" w:rsidRPr="00216E24">
        <w:t>,</w:t>
      </w:r>
      <w:r w:rsidR="00F3556D" w:rsidRPr="00216E24">
        <w:t xml:space="preserve"> </w:t>
      </w:r>
      <w:r w:rsidR="00205A92" w:rsidRPr="00216E24">
        <w:t>and with involvement of representatives from EMA</w:t>
      </w:r>
      <w:r w:rsidR="00E02694" w:rsidRPr="00216E24">
        <w:t xml:space="preserve"> and members of other national Health Authorities in the European Union</w:t>
      </w:r>
      <w:r w:rsidR="00205A92" w:rsidRPr="00216E24">
        <w:t xml:space="preserve">, </w:t>
      </w:r>
      <w:r w:rsidR="00AC60DA" w:rsidRPr="00216E24">
        <w:t xml:space="preserve">the CRT </w:t>
      </w:r>
      <w:r w:rsidR="00951A07" w:rsidRPr="00216E24">
        <w:t xml:space="preserve">convened a dedicated two-day workshop to </w:t>
      </w:r>
      <w:r w:rsidR="006442B4" w:rsidRPr="00216E24">
        <w:t xml:space="preserve">provide feedback on </w:t>
      </w:r>
      <w:r w:rsidR="00D253B4" w:rsidRPr="00216E24">
        <w:t>three</w:t>
      </w:r>
      <w:r w:rsidR="00F3115B" w:rsidRPr="00216E24">
        <w:t xml:space="preserve"> main topic areas </w:t>
      </w:r>
      <w:r w:rsidR="00EF73C7" w:rsidRPr="00216E24">
        <w:t>addressed in</w:t>
      </w:r>
      <w:r w:rsidR="00D33327" w:rsidRPr="00216E24">
        <w:t xml:space="preserve"> the EMA guidance</w:t>
      </w:r>
      <w:r w:rsidR="00951A07" w:rsidRPr="00216E24">
        <w:t xml:space="preserve">:  </w:t>
      </w:r>
      <w:r w:rsidR="0040146E" w:rsidRPr="00216E24">
        <w:t>1) assessment of efficacy (i.e., endpoint selection and analytic methods); 2</w:t>
      </w:r>
      <w:r w:rsidR="0029456F" w:rsidRPr="00216E24">
        <w:t>) clinical trial design</w:t>
      </w:r>
      <w:r w:rsidR="000878AB" w:rsidRPr="00216E24">
        <w:t xml:space="preserve"> (i.e., </w:t>
      </w:r>
      <w:r w:rsidR="0040146E" w:rsidRPr="00216E24">
        <w:t xml:space="preserve">issues pertaining to </w:t>
      </w:r>
      <w:r w:rsidR="000878AB" w:rsidRPr="00216E24">
        <w:t>patient population, optimal medical therapy, run-in</w:t>
      </w:r>
      <w:r w:rsidR="0040146E" w:rsidRPr="00216E24">
        <w:t xml:space="preserve"> period)</w:t>
      </w:r>
      <w:r w:rsidR="0029456F" w:rsidRPr="00216E24">
        <w:t xml:space="preserve">; </w:t>
      </w:r>
      <w:r w:rsidR="00F3115B" w:rsidRPr="00216E24">
        <w:t xml:space="preserve">and </w:t>
      </w:r>
      <w:r w:rsidR="00E04449" w:rsidRPr="00216E24">
        <w:t>3</w:t>
      </w:r>
      <w:r w:rsidR="00951A07" w:rsidRPr="00216E24">
        <w:t xml:space="preserve">) research approaches for novel </w:t>
      </w:r>
      <w:r w:rsidR="00EF73C7" w:rsidRPr="00216E24">
        <w:t xml:space="preserve">therapeutic principles </w:t>
      </w:r>
      <w:r w:rsidRPr="00216E24">
        <w:t>(i.e. cell therapy)</w:t>
      </w:r>
      <w:r w:rsidR="00951A07" w:rsidRPr="00216E24">
        <w:t xml:space="preserve">.  </w:t>
      </w:r>
      <w:r w:rsidR="006442B4" w:rsidRPr="00216E24">
        <w:t>Although the scope of heart failure clinical research expands beyond these three topics, these were the focus areas for the workshop and th</w:t>
      </w:r>
      <w:r w:rsidR="00F45EA8" w:rsidRPr="00216E24">
        <w:t>e subjects of this</w:t>
      </w:r>
      <w:r w:rsidR="006442B4" w:rsidRPr="00216E24">
        <w:t xml:space="preserve"> manuscript.  </w:t>
      </w:r>
      <w:r w:rsidR="00951A07" w:rsidRPr="00216E24">
        <w:t>This paper summarizes the key output</w:t>
      </w:r>
      <w:r w:rsidR="009A662A" w:rsidRPr="00216E24">
        <w:t>s</w:t>
      </w:r>
      <w:r w:rsidR="00951A07" w:rsidRPr="00216E24">
        <w:t xml:space="preserve"> from the workshop, </w:t>
      </w:r>
      <w:r w:rsidR="006F14F5" w:rsidRPr="00216E24">
        <w:t xml:space="preserve">reviews </w:t>
      </w:r>
      <w:r w:rsidR="00951A07" w:rsidRPr="00216E24">
        <w:t>areas of expert consensus, and identifies gaps that need further research</w:t>
      </w:r>
      <w:r w:rsidRPr="00216E24">
        <w:t xml:space="preserve"> or discussion</w:t>
      </w:r>
      <w:r w:rsidR="00A743EC" w:rsidRPr="00216E24">
        <w:t xml:space="preserve"> (Table 1)</w:t>
      </w:r>
      <w:r w:rsidR="00951A07" w:rsidRPr="00216E24">
        <w:t xml:space="preserve">.  </w:t>
      </w:r>
    </w:p>
    <w:p w14:paraId="3C658CBD" w14:textId="77777777" w:rsidR="00994071" w:rsidRPr="00216E24" w:rsidRDefault="00994071" w:rsidP="00951A07">
      <w:pPr>
        <w:spacing w:after="0" w:line="480" w:lineRule="auto"/>
      </w:pPr>
    </w:p>
    <w:p w14:paraId="2F85509D" w14:textId="77777777" w:rsidR="007118E3" w:rsidRPr="00216E24" w:rsidRDefault="007118E3" w:rsidP="007118E3">
      <w:pPr>
        <w:keepNext/>
        <w:spacing w:after="0" w:line="480" w:lineRule="auto"/>
      </w:pPr>
      <w:r w:rsidRPr="00216E24">
        <w:rPr>
          <w:b/>
        </w:rPr>
        <w:t>EFFICACY ASSESSMENT</w:t>
      </w:r>
    </w:p>
    <w:p w14:paraId="2B97DC6F" w14:textId="7BF069BC" w:rsidR="009F412A" w:rsidRPr="00216E24" w:rsidRDefault="007118E3" w:rsidP="007118E3">
      <w:pPr>
        <w:spacing w:after="0" w:line="480" w:lineRule="auto"/>
        <w:rPr>
          <w:b/>
        </w:rPr>
      </w:pPr>
      <w:r w:rsidRPr="00216E24">
        <w:rPr>
          <w:b/>
        </w:rPr>
        <w:t>Morbidity and Mortality Outcomes</w:t>
      </w:r>
    </w:p>
    <w:p w14:paraId="28725CA5" w14:textId="13C2F2F3" w:rsidR="007118E3" w:rsidRPr="00216E24" w:rsidRDefault="007118E3" w:rsidP="007118E3">
      <w:pPr>
        <w:spacing w:after="0" w:line="480" w:lineRule="auto"/>
      </w:pPr>
      <w:r w:rsidRPr="00216E24">
        <w:tab/>
        <w:t>A composite endpoint that includes death (all-cause or cardiovascular) and hospitalization (usually due to heart failure) is an accepted standard efficacy measure for chronic heart failure trials.</w:t>
      </w:r>
      <w:r w:rsidRPr="00216E24">
        <w:fldChar w:fldCharType="begin">
          <w:fldData xml:space="preserve">PFJlZm1hbj48Q2l0ZT48QXV0aG9yPkFua2VyPC9BdXRob3I+PFllYXI+MjAxNjwvWWVhcj48UmVj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</w:fldData>
        </w:fldChar>
      </w:r>
      <w:r w:rsidR="00791E99" w:rsidRPr="00216E24">
        <w:instrText xml:space="preserve"> ADDIN REFMGR.CITE </w:instrText>
      </w:r>
      <w:r w:rsidR="00791E99" w:rsidRPr="00216E24">
        <w:fldChar w:fldCharType="begin">
          <w:fldData xml:space="preserve">PFJlZm1hbj48Q2l0ZT48QXV0aG9yPkFua2VyPC9BdXRob3I+PFllYXI+MjAxNjwvWWVhcj48UmVj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</w:fldData>
        </w:fldChar>
      </w:r>
      <w:r w:rsidR="00791E99" w:rsidRPr="00216E24">
        <w:instrText xml:space="preserve"> ADDIN EN.CITE.DATA </w:instrText>
      </w:r>
      <w:r w:rsidR="00791E99" w:rsidRPr="00216E24">
        <w:fldChar w:fldCharType="end"/>
      </w:r>
      <w:r w:rsidRPr="00216E24">
        <w:fldChar w:fldCharType="separate"/>
      </w:r>
      <w:r w:rsidR="00054DC1" w:rsidRPr="00216E24">
        <w:rPr>
          <w:noProof/>
          <w:vertAlign w:val="superscript"/>
        </w:rPr>
        <w:t>12</w:t>
      </w:r>
      <w:r w:rsidRPr="00216E24">
        <w:fldChar w:fldCharType="end"/>
      </w:r>
      <w:r w:rsidRPr="00216E24">
        <w:t xml:space="preserve">  Composite endpoints have become more widely used in </w:t>
      </w:r>
      <w:r w:rsidR="00C22D9D" w:rsidRPr="00216E24">
        <w:t xml:space="preserve">the </w:t>
      </w:r>
      <w:r w:rsidR="00EB7DA0" w:rsidRPr="00216E24">
        <w:t xml:space="preserve">past </w:t>
      </w:r>
      <w:r w:rsidR="00C22D9D" w:rsidRPr="00216E24">
        <w:t xml:space="preserve">15 </w:t>
      </w:r>
      <w:r w:rsidRPr="00216E24">
        <w:t xml:space="preserve">years </w:t>
      </w:r>
      <w:r w:rsidRPr="00216E24">
        <w:lastRenderedPageBreak/>
        <w:t xml:space="preserve">because they reflect both survival and morbidity burden (i.e., reflected by hospitalization), and standard composites </w:t>
      </w:r>
      <w:r w:rsidR="00944D22" w:rsidRPr="00216E24">
        <w:t>are</w:t>
      </w:r>
      <w:r w:rsidRPr="00216E24">
        <w:t xml:space="preserve"> more feasible than a single endpoint</w:t>
      </w:r>
      <w:r w:rsidR="007F332E" w:rsidRPr="00216E24">
        <w:t xml:space="preserve"> since event rates are higher, which can reduce the sample size and increase power</w:t>
      </w:r>
      <w:r w:rsidRPr="00216E24">
        <w:t>.</w:t>
      </w:r>
      <w:r w:rsidR="00C22D9D" w:rsidRPr="00216E24">
        <w:fldChar w:fldCharType="begin"/>
      </w:r>
      <w:r w:rsidR="00791E99" w:rsidRPr="00216E24">
        <w:instrText xml:space="preserve"> ADDIN REFMGR.CITE &lt;Refman&gt;&lt;Cite&gt;&lt;Author&gt;O&amp;apos;Connor&lt;/Author&gt;&lt;Year&gt;2000&lt;/Year&gt;&lt;RecNum&gt;799&lt;/RecNum&gt;&lt;IDText&gt;The role of clinical nonfatal end points in cardiovascular phase II/III clinical trials&lt;/IDText&gt;&lt;MDL Ref_Type="Journal"&gt;&lt;Ref_Type&gt;Journal&lt;/Ref_Type&gt;&lt;Ref_ID&gt;799&lt;/Ref_ID&gt;&lt;Title_Primary&gt;The role of clinical nonfatal end points in cardiovascular phase II/III clinical trials&lt;/Title_Primary&gt;&lt;Authors_Primary&gt;O&amp;apos;Connor,C.M.&lt;/Authors_Primary&gt;&lt;Authors_Primary&gt;Gattis,W.A.&lt;/Authors_Primary&gt;&lt;Authors_Primary&gt;Ryan,T.J.&lt;/Authors_Primary&gt;&lt;Date_Primary&gt;2000/4&lt;/Date_Primary&gt;&lt;Keywords&gt;adverse effects&lt;/Keywords&gt;&lt;Keywords&gt;Cardiovascular Agents&lt;/Keywords&gt;&lt;Keywords&gt;Clinical Trials&lt;/Keywords&gt;&lt;Keywords&gt;Clinical Trials,Phase II&lt;/Keywords&gt;&lt;Keywords&gt;Clinical Trials,Phase III&lt;/Keywords&gt;&lt;Keywords&gt;Humans&lt;/Keywords&gt;&lt;Keywords&gt;Reproducibility of Results&lt;/Keywords&gt;&lt;Keywords&gt;statistics &amp;amp; numerical data&lt;/Keywords&gt;&lt;Keywords&gt;Survival Analysis&lt;/Keywords&gt;&lt;Keywords&gt;therapeutic use&lt;/Keywords&gt;&lt;Keywords&gt;Treatment Outcome&lt;/Keywords&gt;&lt;Reprint&gt;Not in File&lt;/Reprint&gt;&lt;Start_Page&gt;S143&lt;/Start_Page&gt;&lt;End_Page&gt;S154&lt;/End_Page&gt;&lt;Periodical&gt;Am Heart J&lt;/Periodical&gt;&lt;Volume&gt;139&lt;/Volume&gt;&lt;Issue&gt;4&lt;/Issue&gt;&lt;Address&gt;Duke University Medical Center, Durham, NC 27710, USA&lt;/Address&gt;&lt;Web_URL&gt;PM:10740121&lt;/Web_URL&gt;&lt;ZZ_JournalFull&gt;&lt;f name="System"&gt;Am Heart J&lt;/f&gt;&lt;/ZZ_JournalFull&gt;&lt;ZZ_WorkformID&gt;1&lt;/ZZ_WorkformID&gt;&lt;/MDL&gt;&lt;/Cite&gt;&lt;/Refman&gt;</w:instrText>
      </w:r>
      <w:r w:rsidR="00C22D9D" w:rsidRPr="00216E24">
        <w:fldChar w:fldCharType="separate"/>
      </w:r>
      <w:r w:rsidR="00054DC1" w:rsidRPr="00216E24">
        <w:rPr>
          <w:noProof/>
          <w:vertAlign w:val="superscript"/>
        </w:rPr>
        <w:t>13</w:t>
      </w:r>
      <w:r w:rsidR="00C22D9D" w:rsidRPr="00216E24">
        <w:fldChar w:fldCharType="end"/>
      </w:r>
      <w:r w:rsidRPr="00216E24">
        <w:t xml:space="preserve">  For efficacy, cause-specific mortality </w:t>
      </w:r>
      <w:r w:rsidR="00944D22" w:rsidRPr="00216E24">
        <w:t xml:space="preserve">(i.e., cardiovascular) </w:t>
      </w:r>
      <w:r w:rsidRPr="00216E24">
        <w:t>has been included in the composite primary endpoint in preference to all-cause mortality in recent heart failure trials.</w:t>
      </w:r>
      <w:r w:rsidRPr="00216E24">
        <w:fldChar w:fldCharType="begin">
          <w:fldData xml:space="preserve">PFJlZm1hbj48Q2l0ZT48QXV0aG9yPk1jTXVycmF5PC9BdXRob3I+PFllYXI+MjAxNDwvWWVhcj48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</w:fldData>
        </w:fldChar>
      </w:r>
      <w:r w:rsidR="00791E99" w:rsidRPr="00216E24">
        <w:instrText xml:space="preserve"> ADDIN REFMGR.CITE </w:instrText>
      </w:r>
      <w:r w:rsidR="00791E99" w:rsidRPr="00216E24">
        <w:fldChar w:fldCharType="begin">
          <w:fldData xml:space="preserve">PFJlZm1hbj48Q2l0ZT48QXV0aG9yPk1jTXVycmF5PC9BdXRob3I+PFllYXI+MjAxNDwvWWVhcj48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</w:fldData>
        </w:fldChar>
      </w:r>
      <w:r w:rsidR="00791E99" w:rsidRPr="00216E24">
        <w:instrText xml:space="preserve"> ADDIN EN.CITE.DATA </w:instrText>
      </w:r>
      <w:r w:rsidR="00791E99" w:rsidRPr="00216E24">
        <w:fldChar w:fldCharType="end"/>
      </w:r>
      <w:r w:rsidRPr="00216E24">
        <w:fldChar w:fldCharType="separate"/>
      </w:r>
      <w:r w:rsidR="00054DC1" w:rsidRPr="00216E24">
        <w:rPr>
          <w:noProof/>
          <w:vertAlign w:val="superscript"/>
        </w:rPr>
        <w:t>3;14;15</w:t>
      </w:r>
      <w:r w:rsidRPr="00216E24">
        <w:fldChar w:fldCharType="end"/>
      </w:r>
      <w:r w:rsidRPr="00216E24">
        <w:t xml:space="preserve">  Cardiovascular death reflects the </w:t>
      </w:r>
      <w:r w:rsidR="003F19F9" w:rsidRPr="00216E24">
        <w:t>target of</w:t>
      </w:r>
      <w:r w:rsidRPr="00216E24">
        <w:t xml:space="preserve"> treatments for heart failure, whereas non-cardiovascular deaths are unlikely to be influenced by heart failure therapies</w:t>
      </w:r>
      <w:r w:rsidR="00944D22" w:rsidRPr="00216E24">
        <w:t>,</w:t>
      </w:r>
      <w:r w:rsidRPr="00216E24">
        <w:t xml:space="preserve"> even though </w:t>
      </w:r>
      <w:r w:rsidR="00D253B4" w:rsidRPr="00216E24">
        <w:t xml:space="preserve">other </w:t>
      </w:r>
      <w:r w:rsidRPr="00216E24">
        <w:t>competing risk</w:t>
      </w:r>
      <w:r w:rsidR="00D253B4" w:rsidRPr="00216E24">
        <w:t>s</w:t>
      </w:r>
      <w:r w:rsidRPr="00216E24">
        <w:t xml:space="preserve"> </w:t>
      </w:r>
      <w:r w:rsidR="00944D22" w:rsidRPr="00216E24">
        <w:t>as a potential source of bias should be considered</w:t>
      </w:r>
      <w:r w:rsidRPr="00216E24">
        <w:t xml:space="preserve"> when drugs improve cardiovascular death.  The Candesartan in Heart Failure Assessment of Reduction in Mortality and Morbidity (CHARM) trial illustrates this point.  The hazard ratio (HR) for candesartan versus placebo on cardiovascular mortality was 0.88 (95% confidence interval [CI] 0.79-0.97, P=0.012), whereas no statistically significant effect on non-cardiovascular mortality was observed (P=0.45).</w:t>
      </w:r>
      <w:r w:rsidRPr="00216E24">
        <w:fldChar w:fldCharType="begin"/>
      </w:r>
      <w:r w:rsidR="00791E99" w:rsidRPr="00216E24">
        <w:instrText xml:space="preserve"> ADDIN REFMGR.CITE &lt;Refman&gt;&lt;Cite&gt;&lt;Author&gt;Pfeffer&lt;/Author&gt;&lt;Year&gt;2003&lt;/Year&gt;&lt;RecNum&gt;97&lt;/RecNum&gt;&lt;IDText&gt;Effects of candesartan on mortality and morbidity in patients with chronic heart failure: the CHARM-Overall programme.&lt;/IDText&gt;&lt;MDL Ref_Type="Journal"&gt;&lt;Ref_Type&gt;Journal&lt;/Ref_Type&gt;&lt;Ref_ID&gt;97&lt;/Ref_ID&gt;&lt;Title_Primary&gt;Effects of candesartan on mortality and morbidity in patients with chronic heart failure: the CHARM-Overall programme.&lt;/Title_Primary&gt;&lt;Authors_Primary&gt;Pfeffer,M.A.&lt;/Authors_Primary&gt;&lt;Authors_Primary&gt;Swedberg,K.&lt;/Authors_Primary&gt;&lt;Authors_Primary&gt;Granger,C.B.&lt;/Authors_Primary&gt;&lt;Authors_Primary&gt;Held,P.&lt;/Authors_Primary&gt;&lt;Authors_Primary&gt;McMurray,J.J.&lt;/Authors_Primary&gt;&lt;Authors_Primary&gt;Michelson,E.L.&lt;/Authors_Primary&gt;&lt;Authors_Primary&gt;Olofsson,B.&lt;/Authors_Primary&gt;&lt;Authors_Primary&gt;Ostergren,J.&lt;/Authors_Primary&gt;&lt;Authors_Primary&gt;Yusuf,S.&lt;/Authors_Primary&gt;&lt;Authors_Primary&gt;Pocock,S.&lt;/Authors_Primary&gt;&lt;Authors_Primary&gt;CHARM Investigators and Committees.&lt;/Authors_Primary&gt;&lt;Date_Primary&gt;2003/9/6&lt;/Date_Primary&gt;&lt;Keywords&gt;analysis&lt;/Keywords&gt;&lt;Keywords&gt;methods&lt;/Keywords&gt;&lt;Keywords&gt;Morbidity&lt;/Keywords&gt;&lt;Keywords&gt;mortality&lt;/Keywords&gt;&lt;Keywords&gt;Risk&lt;/Keywords&gt;&lt;Reprint&gt;Not in File&lt;/Reprint&gt;&lt;Start_Page&gt;759&lt;/Start_Page&gt;&lt;End_Page&gt;766&lt;/End_Page&gt;&lt;Periodical&gt;Lancet&lt;/Periodical&gt;&lt;Volume&gt;362&lt;/Volume&gt;&lt;Issue&gt;9386&lt;/Issue&gt;&lt;Address&gt;Cardiovascular Division, Brigham and Women&amp;apos;s Hospital, 75 Francis Street, Boston, MA 02115, USA. mpfeffer@rics.bwh.harvard.edu&lt;/Address&gt;&lt;ZZ_JournalFull&gt;&lt;f name="System"&gt;Lancet&lt;/f&gt;&lt;/ZZ_JournalFull&gt;&lt;ZZ_WorkformID&gt;1&lt;/ZZ_WorkformID&gt;&lt;/MDL&gt;&lt;/Cite&gt;&lt;/Refman&gt;</w:instrText>
      </w:r>
      <w:r w:rsidRPr="00216E24">
        <w:fldChar w:fldCharType="separate"/>
      </w:r>
      <w:r w:rsidR="00054DC1" w:rsidRPr="00216E24">
        <w:rPr>
          <w:noProof/>
          <w:vertAlign w:val="superscript"/>
        </w:rPr>
        <w:t>16</w:t>
      </w:r>
      <w:r w:rsidRPr="00216E24">
        <w:fldChar w:fldCharType="end"/>
      </w:r>
      <w:r w:rsidRPr="00216E24">
        <w:t xml:space="preserve">  Candesartan’s lack of effect on non-cardiovascular mortality diminished the treatment effect of candesartan on all-cause mortality (HR 0.91, 95% CI 0.83-1.00, P=0.055).</w:t>
      </w:r>
      <w:r w:rsidRPr="00216E24">
        <w:fldChar w:fldCharType="begin"/>
      </w:r>
      <w:r w:rsidR="00791E99" w:rsidRPr="00216E24">
        <w:instrText xml:space="preserve"> ADDIN REFMGR.CITE &lt;Refman&gt;&lt;Cite&gt;&lt;Author&gt;Pfeffer&lt;/Author&gt;&lt;Year&gt;2003&lt;/Year&gt;&lt;RecNum&gt;97&lt;/RecNum&gt;&lt;IDText&gt;Effects of candesartan on mortality and morbidity in patients with chronic heart failure: the CHARM-Overall programme.&lt;/IDText&gt;&lt;MDL Ref_Type="Journal"&gt;&lt;Ref_Type&gt;Journal&lt;/Ref_Type&gt;&lt;Ref_ID&gt;97&lt;/Ref_ID&gt;&lt;Title_Primary&gt;Effects of candesartan on mortality and morbidity in patients with chronic heart failure: the CHARM-Overall programme.&lt;/Title_Primary&gt;&lt;Authors_Primary&gt;Pfeffer,M.A.&lt;/Authors_Primary&gt;&lt;Authors_Primary&gt;Swedberg,K.&lt;/Authors_Primary&gt;&lt;Authors_Primary&gt;Granger,C.B.&lt;/Authors_Primary&gt;&lt;Authors_Primary&gt;Held,P.&lt;/Authors_Primary&gt;&lt;Authors_Primary&gt;McMurray,J.J.&lt;/Authors_Primary&gt;&lt;Authors_Primary&gt;Michelson,E.L.&lt;/Authors_Primary&gt;&lt;Authors_Primary&gt;Olofsson,B.&lt;/Authors_Primary&gt;&lt;Authors_Primary&gt;Ostergren,J.&lt;/Authors_Primary&gt;&lt;Authors_Primary&gt;Yusuf,S.&lt;/Authors_Primary&gt;&lt;Authors_Primary&gt;Pocock,S.&lt;/Authors_Primary&gt;&lt;Authors_Primary&gt;CHARM Investigators and Committees.&lt;/Authors_Primary&gt;&lt;Date_Primary&gt;2003/9/6&lt;/Date_Primary&gt;&lt;Keywords&gt;analysis&lt;/Keywords&gt;&lt;Keywords&gt;methods&lt;/Keywords&gt;&lt;Keywords&gt;Morbidity&lt;/Keywords&gt;&lt;Keywords&gt;mortality&lt;/Keywords&gt;&lt;Keywords&gt;Risk&lt;/Keywords&gt;&lt;Reprint&gt;Not in File&lt;/Reprint&gt;&lt;Start_Page&gt;759&lt;/Start_Page&gt;&lt;End_Page&gt;766&lt;/End_Page&gt;&lt;Periodical&gt;Lancet&lt;/Periodical&gt;&lt;Volume&gt;362&lt;/Volume&gt;&lt;Issue&gt;9386&lt;/Issue&gt;&lt;Address&gt;Cardiovascular Division, Brigham and Women&amp;apos;s Hospital, 75 Francis Street, Boston, MA 02115, USA. mpfeffer@rics.bwh.harvard.edu&lt;/Address&gt;&lt;ZZ_JournalFull&gt;&lt;f name="System"&gt;Lancet&lt;/f&gt;&lt;/ZZ_JournalFull&gt;&lt;ZZ_WorkformID&gt;1&lt;/ZZ_WorkformID&gt;&lt;/MDL&gt;&lt;/Cite&gt;&lt;/Refman&gt;</w:instrText>
      </w:r>
      <w:r w:rsidRPr="00216E24">
        <w:fldChar w:fldCharType="separate"/>
      </w:r>
      <w:r w:rsidR="00054DC1" w:rsidRPr="00216E24">
        <w:rPr>
          <w:noProof/>
          <w:vertAlign w:val="superscript"/>
        </w:rPr>
        <w:t>16</w:t>
      </w:r>
      <w:r w:rsidRPr="00216E24">
        <w:fldChar w:fldCharType="end"/>
      </w:r>
      <w:r w:rsidRPr="00216E24">
        <w:t xml:space="preserve">  </w:t>
      </w:r>
      <w:r w:rsidR="00B34C42" w:rsidRPr="00216E24">
        <w:t>In contrast to</w:t>
      </w:r>
      <w:r w:rsidRPr="00216E24">
        <w:t xml:space="preserve"> all-cause mortality, cardiovascular death may often require adjudication by an </w:t>
      </w:r>
      <w:r w:rsidRPr="00216E24">
        <w:rPr>
          <w:i/>
        </w:rPr>
        <w:t>ad hoc</w:t>
      </w:r>
      <w:r w:rsidRPr="00216E24">
        <w:t xml:space="preserve"> committee.  Duration of follow-up is also an important consideration, since most deaths in a trial with relatively short follow-up will be from cardiovascular causes.  </w:t>
      </w:r>
      <w:r w:rsidR="00EF73C7" w:rsidRPr="00216E24">
        <w:t>In the draft EMA Guideline,</w:t>
      </w:r>
      <w:r w:rsidR="00EF73C7" w:rsidRPr="00216E24">
        <w:fldChar w:fldCharType="begin"/>
      </w:r>
      <w:r w:rsidR="00791E99" w:rsidRPr="00216E24">
        <w:instrText xml:space="preserve"> ADDIN REFMGR.CITE &lt;Refman&gt;&lt;Cite&gt;&lt;Author&gt;European Medicines Agency Committee for Medicinal Products for Human Use (CHMP)&lt;/Author&gt;&lt;Year&gt;2016&lt;/Year&gt;&lt;RecNum&gt;9486&lt;/RecNum&gt;&lt;IDText&gt;Guideline on clinical investigation of medicinal products for the treatment of chronic heart failure&lt;/IDText&gt;&lt;MDL Ref_Type="Online Source"&gt;&lt;Ref_Type&gt;Online Source&lt;/Ref_Type&gt;&lt;Ref_ID&gt;9486&lt;/Ref_ID&gt;&lt;Title_Primary&gt;Guideline on clinical investigation of medicinal products for the treatment of chronic heart failure&lt;/Title_Primary&gt;&lt;Authors_Primary&gt;European Medicines Agency Committee for Medicinal Products for Human Use (CHMP)&lt;/Authors_Primary&gt;&lt;Date_Primary&gt;2016&lt;/Date_Primary&gt;&lt;Keywords&gt;On&lt;/Keywords&gt;&lt;Keywords&gt;chronic&lt;/Keywords&gt;&lt;Keywords&gt;Heart&lt;/Keywords&gt;&lt;Keywords&gt;Heart Failure&lt;/Keywords&gt;&lt;Reprint&gt;Not in File&lt;/Reprint&gt;&lt;Web_URL&gt;&lt;u&gt;http://www.ema.europa.eu/docs/en_GB/document_library/Scientific_guideline/2016/02/WC500201772.pdf&lt;/u&gt;&lt;/Web_URL&gt;&lt;ZZ_WorkformID&gt;31&lt;/ZZ_WorkformID&gt;&lt;/MDL&gt;&lt;/Cite&gt;&lt;/Refman&gt;</w:instrText>
      </w:r>
      <w:r w:rsidR="00EF73C7" w:rsidRPr="00216E24">
        <w:fldChar w:fldCharType="separate"/>
      </w:r>
      <w:r w:rsidR="00054DC1" w:rsidRPr="00216E24">
        <w:rPr>
          <w:noProof/>
          <w:vertAlign w:val="superscript"/>
        </w:rPr>
        <w:t>11</w:t>
      </w:r>
      <w:r w:rsidR="00EF73C7" w:rsidRPr="00216E24">
        <w:fldChar w:fldCharType="end"/>
      </w:r>
      <w:r w:rsidR="00F46AB8" w:rsidRPr="00216E24">
        <w:t xml:space="preserve"> it was proposed that overall mortality is the preferred endpoint.  However, cardiovascular mortality, alone or as a composite endpoint, can also be considered </w:t>
      </w:r>
      <w:r w:rsidR="00D253B4" w:rsidRPr="00216E24">
        <w:t>as</w:t>
      </w:r>
      <w:r w:rsidR="00F46AB8" w:rsidRPr="00216E24">
        <w:t xml:space="preserve"> the primary mortality endpoint provided that all-cause mortality is assessed as a secondary endpoint.  </w:t>
      </w:r>
      <w:r w:rsidR="00F636E3" w:rsidRPr="00216E24">
        <w:t>T</w:t>
      </w:r>
      <w:r w:rsidRPr="00216E24">
        <w:t>he majority of workshop participants suggested that cardiovascular (and thus cause-specific) mortality may be preferred to all-cause mortality for evaluating efficacy in chronic heart failure trials</w:t>
      </w:r>
      <w:r w:rsidR="00EB7DA0" w:rsidRPr="00216E24">
        <w:t xml:space="preserve">: any effect on all-cause mortality is likely to be driven by cardiovascular death in the heart failure population, and it is implausible that a heart </w:t>
      </w:r>
      <w:r w:rsidR="00EB7DA0" w:rsidRPr="00216E24">
        <w:lastRenderedPageBreak/>
        <w:t>failure therapy would affect all components of all-cause mortality</w:t>
      </w:r>
      <w:r w:rsidR="00CB347A" w:rsidRPr="00216E24">
        <w:t>.  All-cause mortality should still be assessed</w:t>
      </w:r>
      <w:r w:rsidR="00EB7DA0" w:rsidRPr="00216E24">
        <w:t xml:space="preserve"> (</w:t>
      </w:r>
      <w:r w:rsidR="00CB347A" w:rsidRPr="00216E24">
        <w:t>with adequate power to rule out an increase</w:t>
      </w:r>
      <w:r w:rsidR="00EB7DA0" w:rsidRPr="00216E24">
        <w:t>)</w:t>
      </w:r>
      <w:r w:rsidR="00CB347A" w:rsidRPr="00216E24">
        <w:t xml:space="preserve"> to evaluate safety and potential off-target effects on non-cardiovascular death</w:t>
      </w:r>
      <w:r w:rsidRPr="00216E24">
        <w:t xml:space="preserve">.  </w:t>
      </w:r>
    </w:p>
    <w:p w14:paraId="4658F5F7" w14:textId="3E83D31D" w:rsidR="007118E3" w:rsidRPr="00216E24" w:rsidRDefault="007118E3" w:rsidP="007118E3">
      <w:pPr>
        <w:spacing w:after="0" w:line="480" w:lineRule="auto"/>
      </w:pPr>
      <w:r w:rsidRPr="00216E24">
        <w:tab/>
        <w:t>Composite endpoints in heart failure trials have been previously reviewed in detail.</w:t>
      </w:r>
      <w:r w:rsidRPr="00216E24">
        <w:fldChar w:fldCharType="begin">
          <w:fldData xml:space="preserve">PFJlZm1hbj48Q2l0ZT48QXV0aG9yPkFua2VyPC9BdXRob3I+PFllYXI+MjAxNjwvWWVhcj48UmVj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</w:fldData>
        </w:fldChar>
      </w:r>
      <w:r w:rsidR="00791E99" w:rsidRPr="00216E24">
        <w:instrText xml:space="preserve"> ADDIN REFMGR.CITE </w:instrText>
      </w:r>
      <w:r w:rsidR="00791E99" w:rsidRPr="00216E24">
        <w:fldChar w:fldCharType="begin">
          <w:fldData xml:space="preserve">PFJlZm1hbj48Q2l0ZT48QXV0aG9yPkFua2VyPC9BdXRob3I+PFllYXI+MjAxNjwvWWVhcj48UmVj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</w:fldData>
        </w:fldChar>
      </w:r>
      <w:r w:rsidR="00791E99" w:rsidRPr="00216E24">
        <w:instrText xml:space="preserve"> ADDIN EN.CITE.DATA </w:instrText>
      </w:r>
      <w:r w:rsidR="00791E99" w:rsidRPr="00216E24">
        <w:fldChar w:fldCharType="end"/>
      </w:r>
      <w:r w:rsidRPr="00216E24">
        <w:fldChar w:fldCharType="separate"/>
      </w:r>
      <w:r w:rsidR="00054DC1" w:rsidRPr="00216E24">
        <w:rPr>
          <w:noProof/>
          <w:vertAlign w:val="superscript"/>
        </w:rPr>
        <w:t>12;17</w:t>
      </w:r>
      <w:r w:rsidRPr="00216E24">
        <w:fldChar w:fldCharType="end"/>
      </w:r>
      <w:r w:rsidRPr="00216E24">
        <w:t xml:space="preserve">  It is outside the scope of this manuscript to consider all the strengths and limitations of composite endpoints, except to emphasize the importance of selecting appropriate components.  </w:t>
      </w:r>
      <w:r w:rsidR="00F636E3" w:rsidRPr="00216E24">
        <w:t>The draft EMA document</w:t>
      </w:r>
      <w:r w:rsidR="00F636E3" w:rsidRPr="00216E24">
        <w:fldChar w:fldCharType="begin"/>
      </w:r>
      <w:r w:rsidR="00791E99" w:rsidRPr="00216E24">
        <w:instrText xml:space="preserve"> ADDIN REFMGR.CITE &lt;Refman&gt;&lt;Cite&gt;&lt;Author&gt;European Medicines Agency Committee for Medicinal Products for Human Use (CHMP)&lt;/Author&gt;&lt;Year&gt;2016&lt;/Year&gt;&lt;RecNum&gt;9486&lt;/RecNum&gt;&lt;IDText&gt;Guideline on clinical investigation of medicinal products for the treatment of chronic heart failure&lt;/IDText&gt;&lt;MDL Ref_Type="Online Source"&gt;&lt;Ref_Type&gt;Online Source&lt;/Ref_Type&gt;&lt;Ref_ID&gt;9486&lt;/Ref_ID&gt;&lt;Title_Primary&gt;Guideline on clinical investigation of medicinal products for the treatment of chronic heart failure&lt;/Title_Primary&gt;&lt;Authors_Primary&gt;European Medicines Agency Committee for Medicinal Products for Human Use (CHMP)&lt;/Authors_Primary&gt;&lt;Date_Primary&gt;2016&lt;/Date_Primary&gt;&lt;Keywords&gt;On&lt;/Keywords&gt;&lt;Keywords&gt;chronic&lt;/Keywords&gt;&lt;Keywords&gt;Heart&lt;/Keywords&gt;&lt;Keywords&gt;Heart Failure&lt;/Keywords&gt;&lt;Reprint&gt;Not in File&lt;/Reprint&gt;&lt;Web_URL&gt;&lt;u&gt;http://www.ema.europa.eu/docs/en_GB/document_library/Scientific_guideline/2016/02/WC500201772.pdf&lt;/u&gt;&lt;/Web_URL&gt;&lt;ZZ_WorkformID&gt;31&lt;/ZZ_WorkformID&gt;&lt;/MDL&gt;&lt;/Cite&gt;&lt;/Refman&gt;</w:instrText>
      </w:r>
      <w:r w:rsidR="00F636E3" w:rsidRPr="00216E24">
        <w:fldChar w:fldCharType="separate"/>
      </w:r>
      <w:r w:rsidR="00054DC1" w:rsidRPr="00216E24">
        <w:rPr>
          <w:noProof/>
          <w:vertAlign w:val="superscript"/>
        </w:rPr>
        <w:t>11</w:t>
      </w:r>
      <w:r w:rsidR="00F636E3" w:rsidRPr="00216E24">
        <w:fldChar w:fldCharType="end"/>
      </w:r>
      <w:r w:rsidR="00F636E3" w:rsidRPr="00216E24">
        <w:t xml:space="preserve"> stated that composite and hierarchically-ordered endpoints can be applied to chronic heart failure studies, provided that mortality (overall or cardiovascular) and hospitalization for heart failure are the first two hierarchical endpoints, respectively.  </w:t>
      </w:r>
      <w:r w:rsidR="00FA3F05" w:rsidRPr="00216E24">
        <w:t xml:space="preserve">The relevance of the components of a composite endpoint varies with the mortality rate of the population under study.  </w:t>
      </w:r>
      <w:r w:rsidRPr="00216E24">
        <w:t xml:space="preserve">Combining mortality with many other (less serious) </w:t>
      </w:r>
      <w:r w:rsidR="00C22D9D" w:rsidRPr="00216E24">
        <w:t xml:space="preserve">time-to-event </w:t>
      </w:r>
      <w:r w:rsidRPr="00216E24">
        <w:t xml:space="preserve">components </w:t>
      </w:r>
      <w:r w:rsidR="00BB40C9" w:rsidRPr="00216E24">
        <w:t>might (but not necessarily will)</w:t>
      </w:r>
      <w:r w:rsidRPr="00216E24">
        <w:t xml:space="preserve"> result in an over-estimation of the treatment effect</w:t>
      </w:r>
      <w:r w:rsidR="00BB40C9" w:rsidRPr="00216E24">
        <w:t xml:space="preserve"> (see below)</w:t>
      </w:r>
      <w:r w:rsidRPr="00216E24">
        <w:t xml:space="preserve"> and decrease the clinical importance of the results if the effect is driven by the non-mortality components.  Conversely, adding multiple components may effectively increase the event rate, but if those components are unresponsive to the treatment, then the treatment effect may be muted by the ‘noise’ of non-response.  Thus, </w:t>
      </w:r>
      <w:r w:rsidR="00BB40C9" w:rsidRPr="00216E24">
        <w:t xml:space="preserve">when used, </w:t>
      </w:r>
      <w:r w:rsidRPr="00216E24">
        <w:t>composite endpoints should be comprised of only the most clinically relevant components.</w:t>
      </w:r>
      <w:r w:rsidRPr="00216E24">
        <w:fldChar w:fldCharType="begin">
          <w:fldData xml:space="preserve">PFJlZm1hbj48Q2l0ZT48QXV0aG9yPkFua2VyPC9BdXRob3I+PFllYXI+MjAxNjwvWWVhcj48UmVj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</w:fldData>
        </w:fldChar>
      </w:r>
      <w:r w:rsidR="00791E99" w:rsidRPr="00216E24">
        <w:instrText xml:space="preserve"> ADDIN REFMGR.CITE </w:instrText>
      </w:r>
      <w:r w:rsidR="00791E99" w:rsidRPr="00216E24">
        <w:fldChar w:fldCharType="begin">
          <w:fldData xml:space="preserve">PFJlZm1hbj48Q2l0ZT48QXV0aG9yPkFua2VyPC9BdXRob3I+PFllYXI+MjAxNjwvWWVhcj48UmVj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</w:fldData>
        </w:fldChar>
      </w:r>
      <w:r w:rsidR="00791E99" w:rsidRPr="00216E24">
        <w:instrText xml:space="preserve"> ADDIN EN.CITE.DATA </w:instrText>
      </w:r>
      <w:r w:rsidR="00791E99" w:rsidRPr="00216E24">
        <w:fldChar w:fldCharType="end"/>
      </w:r>
      <w:r w:rsidRPr="00216E24">
        <w:fldChar w:fldCharType="separate"/>
      </w:r>
      <w:r w:rsidR="00054DC1" w:rsidRPr="00216E24">
        <w:rPr>
          <w:noProof/>
          <w:vertAlign w:val="superscript"/>
        </w:rPr>
        <w:t>12;17</w:t>
      </w:r>
      <w:r w:rsidRPr="00216E24">
        <w:fldChar w:fldCharType="end"/>
      </w:r>
    </w:p>
    <w:p w14:paraId="5DE0DE45" w14:textId="77777777" w:rsidR="007118E3" w:rsidRPr="00216E24" w:rsidRDefault="007118E3" w:rsidP="007118E3">
      <w:pPr>
        <w:spacing w:after="0" w:line="480" w:lineRule="auto"/>
      </w:pPr>
    </w:p>
    <w:p w14:paraId="16BBD93B" w14:textId="77777777" w:rsidR="007118E3" w:rsidRPr="00216E24" w:rsidRDefault="007118E3" w:rsidP="007118E3">
      <w:pPr>
        <w:keepNext/>
        <w:spacing w:after="0" w:line="480" w:lineRule="auto"/>
        <w:rPr>
          <w:b/>
        </w:rPr>
      </w:pPr>
      <w:r w:rsidRPr="00216E24">
        <w:rPr>
          <w:b/>
        </w:rPr>
        <w:t>Outpatient Management of Worsening Heart Failure as an Endpoint</w:t>
      </w:r>
    </w:p>
    <w:p w14:paraId="5045930C" w14:textId="7DFEB5AD" w:rsidR="00760216" w:rsidRPr="00216E24" w:rsidRDefault="007118E3" w:rsidP="007118E3">
      <w:pPr>
        <w:spacing w:after="0" w:line="480" w:lineRule="auto"/>
      </w:pPr>
      <w:r w:rsidRPr="00216E24">
        <w:tab/>
        <w:t>Patients with worsening heart failure are increasingly being managed in non-hospitalized settings (e.g., emergency departments, specialized clinics, observation units, hospital-at-home services)</w:t>
      </w:r>
      <w:r w:rsidR="00C22D9D" w:rsidRPr="00216E24">
        <w:t>, which is among other reasons, motivated by an effort</w:t>
      </w:r>
      <w:r w:rsidRPr="00216E24">
        <w:t xml:space="preserve"> to contain healthcare costs.</w:t>
      </w:r>
      <w:r w:rsidRPr="00216E24">
        <w:fldChar w:fldCharType="begin">
          <w:fldData xml:space="preserve">PFJlZm1hbj48Q2l0ZT48QXV0aG9yPkRlVm9yZTwvQXV0aG9yPjxZZWFyPjIwMTU8L1llYXI+PFJl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</w:fldData>
        </w:fldChar>
      </w:r>
      <w:r w:rsidR="00791E99" w:rsidRPr="00216E24">
        <w:instrText xml:space="preserve"> ADDIN REFMGR.CITE </w:instrText>
      </w:r>
      <w:r w:rsidR="00791E99" w:rsidRPr="00216E24">
        <w:fldChar w:fldCharType="begin">
          <w:fldData xml:space="preserve">PFJlZm1hbj48Q2l0ZT48QXV0aG9yPkRlVm9yZTwvQXV0aG9yPjxZZWFyPjIwMTU8L1llYXI+PFJl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</w:fldData>
        </w:fldChar>
      </w:r>
      <w:r w:rsidR="00791E99" w:rsidRPr="00216E24">
        <w:instrText xml:space="preserve"> ADDIN EN.CITE.DATA </w:instrText>
      </w:r>
      <w:r w:rsidR="00791E99" w:rsidRPr="00216E24">
        <w:fldChar w:fldCharType="end"/>
      </w:r>
      <w:r w:rsidRPr="00216E24">
        <w:fldChar w:fldCharType="separate"/>
      </w:r>
      <w:r w:rsidR="00054DC1" w:rsidRPr="00216E24">
        <w:rPr>
          <w:noProof/>
          <w:vertAlign w:val="superscript"/>
        </w:rPr>
        <w:t>18-20</w:t>
      </w:r>
      <w:r w:rsidRPr="00216E24">
        <w:fldChar w:fldCharType="end"/>
      </w:r>
      <w:r w:rsidRPr="00216E24">
        <w:t xml:space="preserve">  </w:t>
      </w:r>
      <w:r w:rsidR="00F636E3" w:rsidRPr="00216E24">
        <w:t>The EMA draft Guideline</w:t>
      </w:r>
      <w:r w:rsidR="00F636E3" w:rsidRPr="00216E24">
        <w:fldChar w:fldCharType="begin"/>
      </w:r>
      <w:r w:rsidR="00791E99" w:rsidRPr="00216E24">
        <w:instrText xml:space="preserve"> ADDIN REFMGR.CITE &lt;Refman&gt;&lt;Cite&gt;&lt;Author&gt;European Medicines Agency Committee for Medicinal Products for Human Use (CHMP)&lt;/Author&gt;&lt;Year&gt;2016&lt;/Year&gt;&lt;RecNum&gt;9486&lt;/RecNum&gt;&lt;IDText&gt;Guideline on clinical investigation of medicinal products for the treatment of chronic heart failure&lt;/IDText&gt;&lt;MDL Ref_Type="Online Source"&gt;&lt;Ref_Type&gt;Online Source&lt;/Ref_Type&gt;&lt;Ref_ID&gt;9486&lt;/Ref_ID&gt;&lt;Title_Primary&gt;Guideline on clinical investigation of medicinal products for the treatment of chronic heart failure&lt;/Title_Primary&gt;&lt;Authors_Primary&gt;European Medicines Agency Committee for Medicinal Products for Human Use (CHMP)&lt;/Authors_Primary&gt;&lt;Date_Primary&gt;2016&lt;/Date_Primary&gt;&lt;Keywords&gt;On&lt;/Keywords&gt;&lt;Keywords&gt;chronic&lt;/Keywords&gt;&lt;Keywords&gt;Heart&lt;/Keywords&gt;&lt;Keywords&gt;Heart Failure&lt;/Keywords&gt;&lt;Reprint&gt;Not in File&lt;/Reprint&gt;&lt;Web_URL&gt;&lt;u&gt;http://www.ema.europa.eu/docs/en_GB/document_library/Scientific_guideline/2016/02/WC500201772.pdf&lt;/u&gt;&lt;/Web_URL&gt;&lt;ZZ_WorkformID&gt;31&lt;/ZZ_WorkformID&gt;&lt;/MDL&gt;&lt;/Cite&gt;&lt;/Refman&gt;</w:instrText>
      </w:r>
      <w:r w:rsidR="00F636E3" w:rsidRPr="00216E24">
        <w:fldChar w:fldCharType="separate"/>
      </w:r>
      <w:r w:rsidR="00054DC1" w:rsidRPr="00216E24">
        <w:rPr>
          <w:noProof/>
          <w:vertAlign w:val="superscript"/>
        </w:rPr>
        <w:t>11</w:t>
      </w:r>
      <w:r w:rsidR="00F636E3" w:rsidRPr="00216E24">
        <w:fldChar w:fldCharType="end"/>
      </w:r>
      <w:r w:rsidR="00F636E3" w:rsidRPr="00216E24">
        <w:t xml:space="preserve"> addressed this trend by proposing </w:t>
      </w:r>
      <w:r w:rsidR="004F3C7D" w:rsidRPr="00216E24">
        <w:t xml:space="preserve">that </w:t>
      </w:r>
      <w:r w:rsidR="00F636E3" w:rsidRPr="00216E24">
        <w:t xml:space="preserve">events of worsening of heart </w:t>
      </w:r>
      <w:r w:rsidR="00F636E3" w:rsidRPr="00216E24">
        <w:lastRenderedPageBreak/>
        <w:t xml:space="preserve">failure without hospitalization </w:t>
      </w:r>
      <w:r w:rsidR="004F3C7D" w:rsidRPr="00216E24">
        <w:t xml:space="preserve">may be used </w:t>
      </w:r>
      <w:r w:rsidR="00F636E3" w:rsidRPr="00216E24">
        <w:t xml:space="preserve">as an additional endpoint.  </w:t>
      </w:r>
      <w:r w:rsidRPr="00216E24">
        <w:t xml:space="preserve">Modern heart failure clinics have developed capabilities to monitor and provide treatments in the outpatient setting that were previously available only to inpatients.  As a result of these advances and regional differences in heart failure treatment practices, the location of where heart failure events are managed has become less relevant than the characteristics of the worsening heart failure event itself.  </w:t>
      </w:r>
    </w:p>
    <w:p w14:paraId="5B78CC1B" w14:textId="24352879" w:rsidR="00DB1897" w:rsidRPr="00216E24" w:rsidRDefault="00760216" w:rsidP="005D1C59">
      <w:pPr>
        <w:spacing w:after="0" w:line="480" w:lineRule="auto"/>
      </w:pPr>
      <w:r w:rsidRPr="00216E24">
        <w:tab/>
        <w:t xml:space="preserve">Until recently, worsening heart failure in the outpatient setting has not been considered a primary event in many trials because of concerns that </w:t>
      </w:r>
      <w:r w:rsidR="00DB1897" w:rsidRPr="00216E24">
        <w:t xml:space="preserve">these </w:t>
      </w:r>
      <w:r w:rsidRPr="00216E24">
        <w:t>events might be less severe than those requiring hospitalization, or that patients who can be managed as outpatients differ from those who are hospitalized.  Importantly, worsening heart failure that requires outpatient management portends a poor prognosis similar to that of hospitaliz</w:t>
      </w:r>
      <w:r w:rsidR="00DB1897" w:rsidRPr="00216E24">
        <w:t>ation</w:t>
      </w:r>
      <w:r w:rsidRPr="00216E24">
        <w:t xml:space="preserve"> events</w:t>
      </w:r>
      <w:r w:rsidR="00E02694" w:rsidRPr="00216E24">
        <w:t>.</w:t>
      </w:r>
      <w:r w:rsidRPr="00216E24">
        <w:fldChar w:fldCharType="begin">
          <w:fldData xml:space="preserve">PFJlZm1hbj48Q2l0ZT48QXV0aG9yPlNrYWxpPC9BdXRob3I+PFllYXI+MjAxNDwvWWVhcj48UmVj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</w:fldData>
        </w:fldChar>
      </w:r>
      <w:r w:rsidR="00791E99" w:rsidRPr="00216E24">
        <w:instrText xml:space="preserve"> ADDIN REFMGR.CITE </w:instrText>
      </w:r>
      <w:r w:rsidR="00791E99" w:rsidRPr="00216E24">
        <w:fldChar w:fldCharType="begin">
          <w:fldData xml:space="preserve">PFJlZm1hbj48Q2l0ZT48QXV0aG9yPlNrYWxpPC9BdXRob3I+PFllYXI+MjAxNDwvWWVhcj48UmVj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</w:fldData>
        </w:fldChar>
      </w:r>
      <w:r w:rsidR="00791E99" w:rsidRPr="00216E24">
        <w:instrText xml:space="preserve"> ADDIN EN.CITE.DATA </w:instrText>
      </w:r>
      <w:r w:rsidR="00791E99" w:rsidRPr="00216E24">
        <w:fldChar w:fldCharType="end"/>
      </w:r>
      <w:r w:rsidRPr="00216E24">
        <w:fldChar w:fldCharType="separate"/>
      </w:r>
      <w:r w:rsidR="00054DC1" w:rsidRPr="00216E24">
        <w:rPr>
          <w:noProof/>
          <w:vertAlign w:val="superscript"/>
        </w:rPr>
        <w:t>21-23</w:t>
      </w:r>
      <w:r w:rsidRPr="00216E24">
        <w:fldChar w:fldCharType="end"/>
      </w:r>
      <w:r w:rsidRPr="00216E24">
        <w:t xml:space="preserve"> </w:t>
      </w:r>
      <w:r w:rsidR="005D1C59" w:rsidRPr="00216E24">
        <w:t xml:space="preserve"> In the Prospective Comparison of ARNI (angiotensin-receptor-</w:t>
      </w:r>
      <w:proofErr w:type="spellStart"/>
      <w:r w:rsidR="005D1C59" w:rsidRPr="00216E24">
        <w:t>neprilysin</w:t>
      </w:r>
      <w:proofErr w:type="spellEnd"/>
      <w:r w:rsidR="005D1C59" w:rsidRPr="00216E24">
        <w:t xml:space="preserve"> inhibitor) with ACEI (angiotensin-converting enzyme inhibitor) to Determine Impact on Global Mortality and Morbidity in Heart Failure Trial (PARADIGM-HF), the risk of all-cause mortality was similar among patients whose first event was a heart failure hospitalization (HR 6.1, 95% CI 5.4-6.8), emergency department visit for heart failure (HR 4.5, 95% CI 3.0-6.7), or intensification of heart failure therapy (HR 5.2, 95% CI 4.2-6.3).</w:t>
      </w:r>
      <w:r w:rsidR="005D1C59" w:rsidRPr="00216E24">
        <w:fldChar w:fldCharType="begin">
          <w:fldData xml:space="preserve">PFJlZm1hbj48Q2l0ZT48QXV0aG9yPk9rdW11cmE8L0F1dGhvcj48WWVhcj4yMDE2PC9ZZWFyPjxS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</w:fldData>
        </w:fldChar>
      </w:r>
      <w:r w:rsidR="00791E99" w:rsidRPr="00216E24">
        <w:instrText xml:space="preserve"> ADDIN REFMGR.CITE </w:instrText>
      </w:r>
      <w:r w:rsidR="00791E99" w:rsidRPr="00216E24">
        <w:fldChar w:fldCharType="begin">
          <w:fldData xml:space="preserve">PFJlZm1hbj48Q2l0ZT48QXV0aG9yPk9rdW11cmE8L0F1dGhvcj48WWVhcj4yMDE2PC9ZZWFyPjxS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</w:fldData>
        </w:fldChar>
      </w:r>
      <w:r w:rsidR="00791E99" w:rsidRPr="00216E24">
        <w:instrText xml:space="preserve"> ADDIN EN.CITE.DATA </w:instrText>
      </w:r>
      <w:r w:rsidR="00791E99" w:rsidRPr="00216E24">
        <w:fldChar w:fldCharType="end"/>
      </w:r>
      <w:r w:rsidR="005D1C59" w:rsidRPr="00216E24">
        <w:fldChar w:fldCharType="separate"/>
      </w:r>
      <w:r w:rsidR="005D1C59" w:rsidRPr="00216E24">
        <w:rPr>
          <w:noProof/>
          <w:vertAlign w:val="superscript"/>
        </w:rPr>
        <w:t>22</w:t>
      </w:r>
      <w:r w:rsidR="005D1C59" w:rsidRPr="00216E24">
        <w:fldChar w:fldCharType="end"/>
      </w:r>
      <w:r w:rsidR="005D1C59" w:rsidRPr="00216E24">
        <w:t xml:space="preserve">  Similar findings were reported from the Multicenter Automatic Defibrillator Implantation with Cardiac Resynchronization Therapy (MADIT-CRT) trial, where the </w:t>
      </w:r>
      <w:r w:rsidR="000803AC" w:rsidRPr="00216E24">
        <w:t>mortality rates per 100 patient-years were 1.5 in patients without a primary heart failure event, 15.9 in patients with an outpatient heart failure event, and 18.5 in patients with an inpatient heart failure event.</w:t>
      </w:r>
      <w:r w:rsidR="000803AC" w:rsidRPr="00216E24">
        <w:fldChar w:fldCharType="begin">
          <w:fldData xml:space="preserve">PFJlZm1hbj48Q2l0ZT48QXV0aG9yPlNrYWxpPC9BdXRob3I+PFllYXI+MjAxNDwvWWVhcj48UmVj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</w:fldData>
        </w:fldChar>
      </w:r>
      <w:r w:rsidR="00791E99" w:rsidRPr="00216E24">
        <w:instrText xml:space="preserve"> ADDIN REFMGR.CITE </w:instrText>
      </w:r>
      <w:r w:rsidR="00791E99" w:rsidRPr="00216E24">
        <w:fldChar w:fldCharType="begin">
          <w:fldData xml:space="preserve">PFJlZm1hbj48Q2l0ZT48QXV0aG9yPlNrYWxpPC9BdXRob3I+PFllYXI+MjAxNDwvWWVhcj48UmVj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</w:fldData>
        </w:fldChar>
      </w:r>
      <w:r w:rsidR="00791E99" w:rsidRPr="00216E24">
        <w:instrText xml:space="preserve"> ADDIN EN.CITE.DATA </w:instrText>
      </w:r>
      <w:r w:rsidR="00791E99" w:rsidRPr="00216E24">
        <w:fldChar w:fldCharType="end"/>
      </w:r>
      <w:r w:rsidR="000803AC" w:rsidRPr="00216E24">
        <w:fldChar w:fldCharType="separate"/>
      </w:r>
      <w:r w:rsidR="000803AC" w:rsidRPr="00216E24">
        <w:rPr>
          <w:noProof/>
          <w:vertAlign w:val="superscript"/>
        </w:rPr>
        <w:t>21</w:t>
      </w:r>
      <w:r w:rsidR="000803AC" w:rsidRPr="00216E24">
        <w:fldChar w:fldCharType="end"/>
      </w:r>
    </w:p>
    <w:p w14:paraId="3F896FF2" w14:textId="0D8E44DB" w:rsidR="007118E3" w:rsidRPr="00216E24" w:rsidRDefault="00DB1897" w:rsidP="007118E3">
      <w:pPr>
        <w:spacing w:after="0" w:line="480" w:lineRule="auto"/>
      </w:pPr>
      <w:r w:rsidRPr="00216E24">
        <w:tab/>
        <w:t xml:space="preserve">One risk of adding more </w:t>
      </w:r>
      <w:r w:rsidR="005C66D0" w:rsidRPr="00216E24">
        <w:t>component</w:t>
      </w:r>
      <w:r w:rsidRPr="00216E24">
        <w:t>s</w:t>
      </w:r>
      <w:r w:rsidR="005C66D0" w:rsidRPr="00216E24">
        <w:t xml:space="preserve"> to a composite</w:t>
      </w:r>
      <w:r w:rsidRPr="00216E24">
        <w:t xml:space="preserve"> endpoint</w:t>
      </w:r>
      <w:r w:rsidR="005C66D0" w:rsidRPr="00216E24">
        <w:t xml:space="preserve"> is that t</w:t>
      </w:r>
      <w:r w:rsidR="00760216" w:rsidRPr="00216E24">
        <w:t xml:space="preserve">he magnitude of effect on the overall composite </w:t>
      </w:r>
      <w:r w:rsidRPr="00216E24">
        <w:t xml:space="preserve">may </w:t>
      </w:r>
      <w:r w:rsidR="00760216" w:rsidRPr="00216E24">
        <w:t xml:space="preserve">be diluted if the treatment effect is </w:t>
      </w:r>
      <w:r w:rsidRPr="00216E24">
        <w:t>in</w:t>
      </w:r>
      <w:r w:rsidR="00760216" w:rsidRPr="00216E24">
        <w:t xml:space="preserve">consistent across all </w:t>
      </w:r>
      <w:r w:rsidR="00760216" w:rsidRPr="00216E24">
        <w:lastRenderedPageBreak/>
        <w:t xml:space="preserve">components.  </w:t>
      </w:r>
      <w:r w:rsidR="00161EBD" w:rsidRPr="00216E24">
        <w:t>However, a</w:t>
      </w:r>
      <w:r w:rsidR="00760216" w:rsidRPr="00216E24">
        <w:t xml:space="preserve">n analysis of data from the PARADIGM-HF trial showed that the effect of </w:t>
      </w:r>
      <w:r w:rsidR="00CF6E1A" w:rsidRPr="00216E24">
        <w:t>sacubitril/valsartan</w:t>
      </w:r>
      <w:r w:rsidR="00760216" w:rsidRPr="00216E24">
        <w:t xml:space="preserve"> on outpatient worsening was similar to its effect on cardiovascular death and heart failure hospitalizations.</w:t>
      </w:r>
      <w:r w:rsidR="00760216" w:rsidRPr="00216E24">
        <w:fldChar w:fldCharType="begin">
          <w:fldData xml:space="preserve">PFJlZm1hbj48Q2l0ZT48QXV0aG9yPk9rdW11cmE8L0F1dGhvcj48WWVhcj4yMDE2PC9ZZWFyPjxS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</w:fldData>
        </w:fldChar>
      </w:r>
      <w:r w:rsidR="00791E99" w:rsidRPr="00216E24">
        <w:instrText xml:space="preserve"> ADDIN REFMGR.CITE </w:instrText>
      </w:r>
      <w:r w:rsidR="00791E99" w:rsidRPr="00216E24">
        <w:fldChar w:fldCharType="begin">
          <w:fldData xml:space="preserve">PFJlZm1hbj48Q2l0ZT48QXV0aG9yPk9rdW11cmE8L0F1dGhvcj48WWVhcj4yMDE2PC9ZZWFyPjxS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</w:fldData>
        </w:fldChar>
      </w:r>
      <w:r w:rsidR="00791E99" w:rsidRPr="00216E24">
        <w:instrText xml:space="preserve"> ADDIN EN.CITE.DATA </w:instrText>
      </w:r>
      <w:r w:rsidR="00791E99" w:rsidRPr="00216E24">
        <w:fldChar w:fldCharType="end"/>
      </w:r>
      <w:r w:rsidR="00760216" w:rsidRPr="00216E24">
        <w:fldChar w:fldCharType="separate"/>
      </w:r>
      <w:r w:rsidR="00054DC1" w:rsidRPr="00216E24">
        <w:rPr>
          <w:noProof/>
          <w:vertAlign w:val="superscript"/>
        </w:rPr>
        <w:t>22</w:t>
      </w:r>
      <w:r w:rsidR="00760216" w:rsidRPr="00216E24">
        <w:fldChar w:fldCharType="end"/>
      </w:r>
      <w:r w:rsidR="00760216" w:rsidRPr="00216E24">
        <w:t xml:space="preserve">  A</w:t>
      </w:r>
      <w:r w:rsidR="00161EBD" w:rsidRPr="00216E24">
        <w:t>nother</w:t>
      </w:r>
      <w:r w:rsidR="00760216" w:rsidRPr="00216E24">
        <w:t xml:space="preserve"> </w:t>
      </w:r>
      <w:r w:rsidR="00E02694" w:rsidRPr="00216E24">
        <w:t xml:space="preserve">challenge </w:t>
      </w:r>
      <w:r w:rsidR="00760216" w:rsidRPr="00216E24">
        <w:t xml:space="preserve">of including outpatient </w:t>
      </w:r>
      <w:r w:rsidR="00C22D9D" w:rsidRPr="00216E24">
        <w:t xml:space="preserve">heart failure </w:t>
      </w:r>
      <w:r w:rsidR="00760216" w:rsidRPr="00216E24">
        <w:t xml:space="preserve">events in a primary composite endpoint is that the overall treatment effect may be dominated by less severe events, but the increasing evidence supporting the prognostic importance of outpatient worsening </w:t>
      </w:r>
      <w:r w:rsidR="00A84D75" w:rsidRPr="00216E24">
        <w:t>provides a rationale for its inclusion</w:t>
      </w:r>
      <w:r w:rsidR="00760216" w:rsidRPr="00216E24">
        <w:t>.</w:t>
      </w:r>
      <w:r w:rsidR="00760216" w:rsidRPr="00216E24">
        <w:fldChar w:fldCharType="begin">
          <w:fldData xml:space="preserve">PFJlZm1hbj48Q2l0ZT48QXV0aG9yPk9rdW11cmE8L0F1dGhvcj48WWVhcj4yMDE2PC9ZZWFyPjxS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</w:fldData>
        </w:fldChar>
      </w:r>
      <w:r w:rsidR="00791E99" w:rsidRPr="00216E24">
        <w:instrText xml:space="preserve"> ADDIN REFMGR.CITE </w:instrText>
      </w:r>
      <w:r w:rsidR="00791E99" w:rsidRPr="00216E24">
        <w:fldChar w:fldCharType="begin">
          <w:fldData xml:space="preserve">PFJlZm1hbj48Q2l0ZT48QXV0aG9yPk9rdW11cmE8L0F1dGhvcj48WWVhcj4yMDE2PC9ZZWFyPjxS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</w:fldData>
        </w:fldChar>
      </w:r>
      <w:r w:rsidR="00791E99" w:rsidRPr="00216E24">
        <w:instrText xml:space="preserve"> ADDIN EN.CITE.DATA </w:instrText>
      </w:r>
      <w:r w:rsidR="00791E99" w:rsidRPr="00216E24">
        <w:fldChar w:fldCharType="end"/>
      </w:r>
      <w:r w:rsidR="00760216" w:rsidRPr="00216E24">
        <w:fldChar w:fldCharType="separate"/>
      </w:r>
      <w:r w:rsidR="00054DC1" w:rsidRPr="00216E24">
        <w:rPr>
          <w:noProof/>
          <w:vertAlign w:val="superscript"/>
        </w:rPr>
        <w:t>22</w:t>
      </w:r>
      <w:r w:rsidR="00760216" w:rsidRPr="00216E24">
        <w:fldChar w:fldCharType="end"/>
      </w:r>
      <w:r w:rsidR="00760216" w:rsidRPr="00216E24">
        <w:t xml:space="preserve">  </w:t>
      </w:r>
    </w:p>
    <w:p w14:paraId="6F33646A" w14:textId="7B140660" w:rsidR="007118E3" w:rsidRPr="00216E24" w:rsidRDefault="007118E3" w:rsidP="007118E3">
      <w:pPr>
        <w:spacing w:after="0" w:line="480" w:lineRule="auto"/>
        <w:rPr>
          <w:sz w:val="22"/>
        </w:rPr>
      </w:pPr>
      <w:r w:rsidRPr="00216E24">
        <w:tab/>
        <w:t xml:space="preserve">Worsening heart failure managed in the outpatient setting should be rigorously defined, well documented and adjudicated </w:t>
      </w:r>
      <w:r w:rsidR="00F636E3" w:rsidRPr="00216E24">
        <w:t>irrespective of whether</w:t>
      </w:r>
      <w:r w:rsidRPr="00216E24">
        <w:t xml:space="preserve"> it is a component of a primary composite endpoint</w:t>
      </w:r>
      <w:r w:rsidR="00F636E3" w:rsidRPr="00216E24">
        <w:t xml:space="preserve"> or not</w:t>
      </w:r>
      <w:r w:rsidRPr="00216E24">
        <w:t>.</w:t>
      </w:r>
      <w:r w:rsidRPr="00216E24">
        <w:fldChar w:fldCharType="begin">
          <w:fldData xml:space="preserve">PFJlZm1hbj48Q2l0ZT48QXV0aG9yPkhpY2tzPC9BdXRob3I+PFllYXI+MjAxNTwvWWVhcj48UmVj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</w:fldData>
        </w:fldChar>
      </w:r>
      <w:r w:rsidR="00791E99" w:rsidRPr="00216E24">
        <w:instrText xml:space="preserve"> ADDIN REFMGR.CITE </w:instrText>
      </w:r>
      <w:r w:rsidR="00791E99" w:rsidRPr="00216E24">
        <w:fldChar w:fldCharType="begin">
          <w:fldData xml:space="preserve">PFJlZm1hbj48Q2l0ZT48QXV0aG9yPkhpY2tzPC9BdXRob3I+PFllYXI+MjAxNTwvWWVhcj48UmVj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</w:fldData>
        </w:fldChar>
      </w:r>
      <w:r w:rsidR="00791E99" w:rsidRPr="00216E24">
        <w:instrText xml:space="preserve"> ADDIN EN.CITE.DATA </w:instrText>
      </w:r>
      <w:r w:rsidR="00791E99" w:rsidRPr="00216E24">
        <w:fldChar w:fldCharType="end"/>
      </w:r>
      <w:r w:rsidRPr="00216E24">
        <w:fldChar w:fldCharType="separate"/>
      </w:r>
      <w:r w:rsidR="00054DC1" w:rsidRPr="00216E24">
        <w:rPr>
          <w:noProof/>
          <w:vertAlign w:val="superscript"/>
        </w:rPr>
        <w:t>24</w:t>
      </w:r>
      <w:r w:rsidRPr="00216E24">
        <w:fldChar w:fldCharType="end"/>
      </w:r>
      <w:r w:rsidRPr="00216E24">
        <w:t xml:space="preserve"> A variety of definitions for non-hospitalized worsening </w:t>
      </w:r>
      <w:r w:rsidR="00161EBD" w:rsidRPr="00216E24">
        <w:t xml:space="preserve">heart failure </w:t>
      </w:r>
      <w:r w:rsidRPr="00216E24">
        <w:t xml:space="preserve">have been used in </w:t>
      </w:r>
      <w:r w:rsidR="00161EBD" w:rsidRPr="00216E24">
        <w:t>clinical</w:t>
      </w:r>
      <w:r w:rsidRPr="00216E24">
        <w:t xml:space="preserve"> trials</w:t>
      </w:r>
      <w:r w:rsidRPr="00216E24">
        <w:fldChar w:fldCharType="begin">
          <w:fldData xml:space="preserve">PFJlZm1hbj48Q2l0ZT48QXV0aG9yPkFua2VyPC9BdXRob3I+PFllYXI+MjAxNjwvWWVhcj48UmVj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</w:fldData>
        </w:fldChar>
      </w:r>
      <w:r w:rsidR="00791E99" w:rsidRPr="00216E24">
        <w:instrText xml:space="preserve"> ADDIN REFMGR.CITE </w:instrText>
      </w:r>
      <w:r w:rsidR="00791E99" w:rsidRPr="00216E24">
        <w:fldChar w:fldCharType="begin">
          <w:fldData xml:space="preserve">PFJlZm1hbj48Q2l0ZT48QXV0aG9yPkFua2VyPC9BdXRob3I+PFllYXI+MjAxNjwvWWVhcj48UmVj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</w:fldData>
        </w:fldChar>
      </w:r>
      <w:r w:rsidR="00791E99" w:rsidRPr="00216E24">
        <w:instrText xml:space="preserve"> ADDIN EN.CITE.DATA </w:instrText>
      </w:r>
      <w:r w:rsidR="00791E99" w:rsidRPr="00216E24">
        <w:fldChar w:fldCharType="end"/>
      </w:r>
      <w:r w:rsidRPr="00216E24">
        <w:fldChar w:fldCharType="separate"/>
      </w:r>
      <w:r w:rsidR="00054DC1" w:rsidRPr="00216E24">
        <w:rPr>
          <w:noProof/>
          <w:vertAlign w:val="superscript"/>
        </w:rPr>
        <w:t>12</w:t>
      </w:r>
      <w:r w:rsidRPr="00216E24">
        <w:fldChar w:fldCharType="end"/>
      </w:r>
      <w:r w:rsidRPr="00216E24">
        <w:t xml:space="preserve"> </w:t>
      </w:r>
      <w:r w:rsidR="00FA3F05" w:rsidRPr="00216E24">
        <w:t xml:space="preserve">and </w:t>
      </w:r>
      <w:r w:rsidRPr="00216E24">
        <w:t xml:space="preserve">generally </w:t>
      </w:r>
      <w:r w:rsidR="00FA3F05" w:rsidRPr="00216E24">
        <w:t xml:space="preserve">have </w:t>
      </w:r>
      <w:r w:rsidRPr="00216E24">
        <w:t>requir</w:t>
      </w:r>
      <w:r w:rsidR="00FA3F05" w:rsidRPr="00216E24">
        <w:t>ed</w:t>
      </w:r>
      <w:r w:rsidRPr="00216E24">
        <w:t xml:space="preserve"> </w:t>
      </w:r>
      <w:r w:rsidR="00204B6D" w:rsidRPr="00216E24">
        <w:t xml:space="preserve">outpatient </w:t>
      </w:r>
      <w:r w:rsidR="00DC5854" w:rsidRPr="00216E24">
        <w:t xml:space="preserve">or emergency department </w:t>
      </w:r>
      <w:r w:rsidRPr="00216E24">
        <w:t>administration of intravenous therapy (i.e., diuretics, vasodilators, or inotropes) for a specific duration (e.g., ≥4 hours)</w:t>
      </w:r>
      <w:r w:rsidR="00DC5854" w:rsidRPr="00216E24">
        <w:t xml:space="preserve"> or outpatient intensification of heart failure therapy (e.g., sustained [≥1 month] increase in oral diuretic dose,</w:t>
      </w:r>
      <w:r w:rsidR="00DC5854" w:rsidRPr="00216E24">
        <w:fldChar w:fldCharType="begin">
          <w:fldData xml:space="preserve">PFJlZm1hbj48Q2l0ZT48QXV0aG9yPk9rdW11cmE8L0F1dGhvcj48WWVhcj4yMDE2PC9ZZWFyPjxS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</w:fldData>
        </w:fldChar>
      </w:r>
      <w:r w:rsidR="00791E99" w:rsidRPr="00216E24">
        <w:instrText xml:space="preserve"> ADDIN REFMGR.CITE </w:instrText>
      </w:r>
      <w:r w:rsidR="00791E99" w:rsidRPr="00216E24">
        <w:fldChar w:fldCharType="begin">
          <w:fldData xml:space="preserve">PFJlZm1hbj48Q2l0ZT48QXV0aG9yPk9rdW11cmE8L0F1dGhvcj48WWVhcj4yMDE2PC9ZZWFyPjxS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</w:fldData>
        </w:fldChar>
      </w:r>
      <w:r w:rsidR="00791E99" w:rsidRPr="00216E24">
        <w:instrText xml:space="preserve"> ADDIN EN.CITE.DATA </w:instrText>
      </w:r>
      <w:r w:rsidR="00791E99" w:rsidRPr="00216E24">
        <w:fldChar w:fldCharType="end"/>
      </w:r>
      <w:r w:rsidR="00DC5854" w:rsidRPr="00216E24">
        <w:fldChar w:fldCharType="separate"/>
      </w:r>
      <w:r w:rsidR="00054DC1" w:rsidRPr="00216E24">
        <w:rPr>
          <w:noProof/>
          <w:vertAlign w:val="superscript"/>
        </w:rPr>
        <w:t>22</w:t>
      </w:r>
      <w:r w:rsidR="00DC5854" w:rsidRPr="00216E24">
        <w:fldChar w:fldCharType="end"/>
      </w:r>
      <w:r w:rsidR="00DC5854" w:rsidRPr="00216E24">
        <w:t xml:space="preserve"> new drug therapy for heart failure</w:t>
      </w:r>
      <w:r w:rsidR="00DC5854" w:rsidRPr="00216E24">
        <w:fldChar w:fldCharType="begin">
          <w:fldData xml:space="preserve">PFJlZm1hbj48Q2l0ZT48QXV0aG9yPk9rdW11cmE8L0F1dGhvcj48WWVhcj4yMDE2PC9ZZWFyPjxS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</w:fldData>
        </w:fldChar>
      </w:r>
      <w:r w:rsidR="00791E99" w:rsidRPr="00216E24">
        <w:instrText xml:space="preserve"> ADDIN REFMGR.CITE </w:instrText>
      </w:r>
      <w:r w:rsidR="00791E99" w:rsidRPr="00216E24">
        <w:fldChar w:fldCharType="begin">
          <w:fldData xml:space="preserve">PFJlZm1hbj48Q2l0ZT48QXV0aG9yPk9rdW11cmE8L0F1dGhvcj48WWVhcj4yMDE2PC9ZZWFyPjxS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</w:fldData>
        </w:fldChar>
      </w:r>
      <w:r w:rsidR="00791E99" w:rsidRPr="00216E24">
        <w:instrText xml:space="preserve"> ADDIN EN.CITE.DATA </w:instrText>
      </w:r>
      <w:r w:rsidR="00791E99" w:rsidRPr="00216E24">
        <w:fldChar w:fldCharType="end"/>
      </w:r>
      <w:r w:rsidR="00DC5854" w:rsidRPr="00216E24">
        <w:fldChar w:fldCharType="separate"/>
      </w:r>
      <w:r w:rsidR="00054DC1" w:rsidRPr="00216E24">
        <w:rPr>
          <w:noProof/>
          <w:vertAlign w:val="superscript"/>
        </w:rPr>
        <w:t>22</w:t>
      </w:r>
      <w:r w:rsidR="00DC5854" w:rsidRPr="00216E24">
        <w:fldChar w:fldCharType="end"/>
      </w:r>
      <w:r w:rsidR="00DC5854" w:rsidRPr="00216E24">
        <w:t>)</w:t>
      </w:r>
      <w:r w:rsidRPr="00216E24">
        <w:t xml:space="preserve">.  </w:t>
      </w:r>
      <w:r w:rsidR="00342BEB" w:rsidRPr="00216E24">
        <w:t xml:space="preserve">Inclusion of events based on admission to emergency department or urgent care center in the primary endpoint could be acceptable provided that they are strictly defined (i.e. elevated natriuretic peptides, need of intravenous diuretics and up-titration of therapy) and centrally adjudicated, and that it can convincingly be shown that the subpopulation of heart failure patients admitted to emergency department or urgent care centers is similar regarding disease severity and outcome to patients admitted to hospital, thus providing reassurance that there is no difference in the type or severity of event identified.  </w:t>
      </w:r>
      <w:r w:rsidR="00760216" w:rsidRPr="00216E24">
        <w:t xml:space="preserve">Given the frequency of these events, their prognostic importance, the evolution in heart failure care, and the global nature of modern trials, the inclusion of outpatient treatment for worsening heart failure in composite primary endpoints </w:t>
      </w:r>
      <w:r w:rsidR="007766F5" w:rsidRPr="00216E24">
        <w:lastRenderedPageBreak/>
        <w:t>may</w:t>
      </w:r>
      <w:r w:rsidR="0041700A" w:rsidRPr="00216E24">
        <w:t xml:space="preserve"> be </w:t>
      </w:r>
      <w:r w:rsidR="007766F5" w:rsidRPr="00216E24">
        <w:t xml:space="preserve">considered, but its </w:t>
      </w:r>
      <w:r w:rsidR="00D253B4" w:rsidRPr="00216E24">
        <w:t xml:space="preserve">role </w:t>
      </w:r>
      <w:r w:rsidR="007766F5" w:rsidRPr="00216E24">
        <w:t>needs further justification</w:t>
      </w:r>
      <w:r w:rsidR="00D253B4" w:rsidRPr="00216E24">
        <w:t xml:space="preserve"> as might be supplied from its use in future clinical trials</w:t>
      </w:r>
      <w:r w:rsidR="007766F5" w:rsidRPr="00216E24">
        <w:t>.</w:t>
      </w:r>
      <w:r w:rsidR="00760216" w:rsidRPr="00216E24">
        <w:t xml:space="preserve">  </w:t>
      </w:r>
    </w:p>
    <w:p w14:paraId="21A02E8C" w14:textId="77777777" w:rsidR="007118E3" w:rsidRPr="00216E24" w:rsidRDefault="007118E3" w:rsidP="007118E3">
      <w:pPr>
        <w:spacing w:after="0" w:line="480" w:lineRule="auto"/>
      </w:pPr>
    </w:p>
    <w:p w14:paraId="192663E3" w14:textId="77777777" w:rsidR="007118E3" w:rsidRPr="00216E24" w:rsidRDefault="007118E3" w:rsidP="007118E3">
      <w:pPr>
        <w:keepNext/>
        <w:spacing w:after="0" w:line="480" w:lineRule="auto"/>
        <w:rPr>
          <w:b/>
        </w:rPr>
      </w:pPr>
      <w:r w:rsidRPr="00216E24">
        <w:rPr>
          <w:b/>
        </w:rPr>
        <w:t>Functional and Quality of Life Endpoints</w:t>
      </w:r>
    </w:p>
    <w:p w14:paraId="0F7742C6" w14:textId="011CE7BA" w:rsidR="001B07D1" w:rsidRPr="00216E24" w:rsidRDefault="007118E3" w:rsidP="007118E3">
      <w:pPr>
        <w:spacing w:after="0" w:line="480" w:lineRule="auto"/>
      </w:pPr>
      <w:r w:rsidRPr="00216E24">
        <w:tab/>
        <w:t xml:space="preserve">The ability of patients to undertake normal daily activities and to enjoy a reasonable quality of life has become ever more relevant as patients survive longer with heart failure.  </w:t>
      </w:r>
      <w:r w:rsidR="00AA6573" w:rsidRPr="00216E24">
        <w:t>In addition to a reduction in life expectancy</w:t>
      </w:r>
      <w:r w:rsidRPr="00216E24">
        <w:t xml:space="preserve">, chronic heart failure is characterized by repeat hospitalizations, often debilitating symptoms and impaired quality of life, </w:t>
      </w:r>
      <w:r w:rsidR="00AA6573" w:rsidRPr="00216E24">
        <w:t xml:space="preserve">and </w:t>
      </w:r>
      <w:r w:rsidRPr="00216E24">
        <w:t xml:space="preserve">progressive functional decline.  Heart failure patients’ complaints generally </w:t>
      </w:r>
      <w:r w:rsidR="00BB40C9" w:rsidRPr="00216E24">
        <w:t>focus</w:t>
      </w:r>
      <w:r w:rsidRPr="00216E24">
        <w:t xml:space="preserve"> on poorly controlled symptoms </w:t>
      </w:r>
      <w:r w:rsidR="007766F5" w:rsidRPr="00216E24">
        <w:t>and/</w:t>
      </w:r>
      <w:r w:rsidRPr="00216E24">
        <w:t>or functional impairment</w:t>
      </w:r>
      <w:r w:rsidR="00AE4B4A" w:rsidRPr="00216E24">
        <w:t>,</w:t>
      </w:r>
      <w:r w:rsidRPr="00216E24">
        <w:t xml:space="preserve"> </w:t>
      </w:r>
      <w:r w:rsidR="00AE4B4A" w:rsidRPr="00216E24">
        <w:t xml:space="preserve">which to date has not been the primary </w:t>
      </w:r>
      <w:r w:rsidR="00BB40C9" w:rsidRPr="00216E24">
        <w:t>objective</w:t>
      </w:r>
      <w:r w:rsidR="00AE4B4A" w:rsidRPr="00216E24">
        <w:t xml:space="preserve"> for the development of new drugs in heart failure.  Fe</w:t>
      </w:r>
      <w:r w:rsidR="008B7670" w:rsidRPr="00216E24">
        <w:t xml:space="preserve">w studies </w:t>
      </w:r>
      <w:r w:rsidR="00AE4B4A" w:rsidRPr="00216E24">
        <w:t xml:space="preserve">have </w:t>
      </w:r>
      <w:r w:rsidRPr="00216E24">
        <w:t>robust</w:t>
      </w:r>
      <w:r w:rsidR="008B7670" w:rsidRPr="00216E24">
        <w:t>ly</w:t>
      </w:r>
      <w:r w:rsidRPr="00216E24">
        <w:t xml:space="preserve"> </w:t>
      </w:r>
      <w:r w:rsidR="00AE4B4A" w:rsidRPr="00216E24">
        <w:t>evaluated</w:t>
      </w:r>
      <w:r w:rsidRPr="00216E24">
        <w:t xml:space="preserve"> </w:t>
      </w:r>
      <w:r w:rsidR="008B7670" w:rsidRPr="00216E24">
        <w:t xml:space="preserve">effects </w:t>
      </w:r>
      <w:r w:rsidRPr="00216E24">
        <w:t xml:space="preserve">of </w:t>
      </w:r>
      <w:r w:rsidR="008B7670" w:rsidRPr="00216E24">
        <w:t>treatment</w:t>
      </w:r>
      <w:r w:rsidRPr="00216E24">
        <w:t xml:space="preserve"> on th</w:t>
      </w:r>
      <w:r w:rsidR="008B7670" w:rsidRPr="00216E24">
        <w:t>ese</w:t>
      </w:r>
      <w:r w:rsidRPr="00216E24">
        <w:t xml:space="preserve"> aspect</w:t>
      </w:r>
      <w:r w:rsidR="008B7670" w:rsidRPr="00216E24">
        <w:t>s</w:t>
      </w:r>
      <w:r w:rsidRPr="00216E24">
        <w:t xml:space="preserve"> of the </w:t>
      </w:r>
      <w:r w:rsidR="008B7670" w:rsidRPr="00216E24">
        <w:t xml:space="preserve">heart failure </w:t>
      </w:r>
      <w:r w:rsidRPr="00216E24">
        <w:t>patient</w:t>
      </w:r>
      <w:r w:rsidR="008B7670" w:rsidRPr="00216E24">
        <w:t>’s</w:t>
      </w:r>
      <w:r w:rsidRPr="00216E24">
        <w:t xml:space="preserve"> experience.</w:t>
      </w:r>
    </w:p>
    <w:p w14:paraId="79688023" w14:textId="52ED527A" w:rsidR="007118E3" w:rsidRPr="00216E24" w:rsidRDefault="001B07D1" w:rsidP="007118E3">
      <w:pPr>
        <w:spacing w:after="0" w:line="480" w:lineRule="auto"/>
        <w:rPr>
          <w:strike/>
        </w:rPr>
      </w:pPr>
      <w:r w:rsidRPr="00216E24">
        <w:tab/>
      </w:r>
      <w:r w:rsidR="007118E3" w:rsidRPr="00216E24">
        <w:t>A composite endpoint reflecting morbidity and mortality provides the most robust assessment of efficacy and safety for a pivotal trial in chronic heart failure</w:t>
      </w:r>
      <w:r w:rsidR="00604499" w:rsidRPr="00216E24">
        <w:t xml:space="preserve">.  Functional capacity, symptoms, or other patient reported outcome endpoints </w:t>
      </w:r>
      <w:r w:rsidR="00865B74" w:rsidRPr="00216E24">
        <w:t xml:space="preserve">may be valid primary efficacy endpoints under certain circumstances when the approach is </w:t>
      </w:r>
      <w:r w:rsidR="00604499" w:rsidRPr="00216E24">
        <w:t xml:space="preserve">justified by a potential benefit to public health that outweighs the potential risk of incomplete </w:t>
      </w:r>
      <w:r w:rsidR="00345C4C" w:rsidRPr="00216E24">
        <w:t xml:space="preserve">(i.e. ongoing collection of) </w:t>
      </w:r>
      <w:r w:rsidR="00604499" w:rsidRPr="00216E24">
        <w:t xml:space="preserve">morbidity and mortality data.  </w:t>
      </w:r>
      <w:r w:rsidR="001639D9" w:rsidRPr="00216E24">
        <w:t xml:space="preserve">However, </w:t>
      </w:r>
      <w:r w:rsidR="00F2671A" w:rsidRPr="00216E24">
        <w:t xml:space="preserve">for most studies, </w:t>
      </w:r>
      <w:r w:rsidR="00C23903" w:rsidRPr="00216E24">
        <w:t xml:space="preserve">these endpoints </w:t>
      </w:r>
      <w:r w:rsidR="00F2671A" w:rsidRPr="00216E24">
        <w:t xml:space="preserve">would be most accepted </w:t>
      </w:r>
      <w:r w:rsidR="004A3E30" w:rsidRPr="00216E24">
        <w:t>as</w:t>
      </w:r>
      <w:r w:rsidR="007118E3" w:rsidRPr="00216E24">
        <w:t xml:space="preserve"> </w:t>
      </w:r>
      <w:r w:rsidR="008B7670" w:rsidRPr="00216E24">
        <w:t xml:space="preserve">secondary or supportive </w:t>
      </w:r>
      <w:r w:rsidR="007118E3" w:rsidRPr="00216E24">
        <w:t xml:space="preserve">endpoints </w:t>
      </w:r>
      <w:r w:rsidRPr="00216E24">
        <w:t xml:space="preserve">to </w:t>
      </w:r>
      <w:r w:rsidR="007118E3" w:rsidRPr="00216E24">
        <w:t xml:space="preserve">reflect the patient’s and physician’s </w:t>
      </w:r>
      <w:r w:rsidR="00604499" w:rsidRPr="00216E24">
        <w:t xml:space="preserve">additional treatment </w:t>
      </w:r>
      <w:r w:rsidR="007118E3" w:rsidRPr="00216E24">
        <w:t xml:space="preserve">goals.  </w:t>
      </w:r>
      <w:r w:rsidR="00A5451D" w:rsidRPr="00216E24">
        <w:t>The authors agree that h</w:t>
      </w:r>
      <w:r w:rsidR="007118E3" w:rsidRPr="00216E24">
        <w:t xml:space="preserve">eart failure patients need </w:t>
      </w:r>
      <w:r w:rsidR="00604499" w:rsidRPr="00216E24">
        <w:t xml:space="preserve">therapies </w:t>
      </w:r>
      <w:r w:rsidR="007118E3" w:rsidRPr="00216E24">
        <w:t>that affect all aspects of</w:t>
      </w:r>
      <w:r w:rsidR="00C22D9D" w:rsidRPr="00216E24">
        <w:t xml:space="preserve"> disease burden and</w:t>
      </w:r>
      <w:r w:rsidR="007118E3" w:rsidRPr="00216E24">
        <w:t xml:space="preserve"> the patient’s journey, and different treatment goals may be relevant for different stages of the </w:t>
      </w:r>
      <w:r w:rsidR="003F19F9" w:rsidRPr="00216E24">
        <w:t>syndrome</w:t>
      </w:r>
      <w:r w:rsidR="007118E3" w:rsidRPr="00216E24">
        <w:t>.</w:t>
      </w:r>
      <w:r w:rsidR="007118E3" w:rsidRPr="00216E24">
        <w:fldChar w:fldCharType="begin">
          <w:fldData xml:space="preserve">PFJlZm1hbj48Q2l0ZT48QXV0aG9yPlphY2hhcmlhaDwvQXV0aG9yPjxZZWFyPjIwMTU8L1llYXI+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</w:fldData>
        </w:fldChar>
      </w:r>
      <w:r w:rsidR="00791E99" w:rsidRPr="00216E24">
        <w:instrText xml:space="preserve"> ADDIN REFMGR.CITE </w:instrText>
      </w:r>
      <w:r w:rsidR="00791E99" w:rsidRPr="00216E24">
        <w:fldChar w:fldCharType="begin">
          <w:fldData xml:space="preserve">PFJlZm1hbj48Q2l0ZT48QXV0aG9yPlphY2hhcmlhaDwvQXV0aG9yPjxZZWFyPjIwMTU8L1llYXI+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</w:fldData>
        </w:fldChar>
      </w:r>
      <w:r w:rsidR="00791E99" w:rsidRPr="00216E24">
        <w:instrText xml:space="preserve"> ADDIN EN.CITE.DATA </w:instrText>
      </w:r>
      <w:r w:rsidR="00791E99" w:rsidRPr="00216E24">
        <w:fldChar w:fldCharType="end"/>
      </w:r>
      <w:r w:rsidR="007118E3" w:rsidRPr="00216E24">
        <w:fldChar w:fldCharType="separate"/>
      </w:r>
      <w:r w:rsidR="00054DC1" w:rsidRPr="00216E24">
        <w:rPr>
          <w:noProof/>
          <w:vertAlign w:val="superscript"/>
        </w:rPr>
        <w:t>25</w:t>
      </w:r>
      <w:r w:rsidR="007118E3" w:rsidRPr="00216E24">
        <w:fldChar w:fldCharType="end"/>
      </w:r>
      <w:r w:rsidR="007118E3" w:rsidRPr="00216E24">
        <w:t xml:space="preserve">  </w:t>
      </w:r>
      <w:r w:rsidR="00F636E3" w:rsidRPr="00216E24">
        <w:t>Th</w:t>
      </w:r>
      <w:r w:rsidR="009A5543" w:rsidRPr="00216E24">
        <w:t xml:space="preserve">is is recognized in the </w:t>
      </w:r>
      <w:r w:rsidR="00F636E3" w:rsidRPr="00216E24">
        <w:t xml:space="preserve">draft EMA Guideline </w:t>
      </w:r>
      <w:r w:rsidR="009A5543" w:rsidRPr="00216E24">
        <w:t>which</w:t>
      </w:r>
      <w:r w:rsidR="00342F23" w:rsidRPr="00216E24">
        <w:t xml:space="preserve"> stat</w:t>
      </w:r>
      <w:r w:rsidR="009A5543" w:rsidRPr="00216E24">
        <w:t>es</w:t>
      </w:r>
      <w:r w:rsidR="00342F23" w:rsidRPr="00216E24">
        <w:t xml:space="preserve"> </w:t>
      </w:r>
      <w:r w:rsidR="00F636E3" w:rsidRPr="00216E24">
        <w:t>that exercise testing objective</w:t>
      </w:r>
      <w:r w:rsidR="00342F23" w:rsidRPr="00216E24">
        <w:t>ly</w:t>
      </w:r>
      <w:r w:rsidR="00F636E3" w:rsidRPr="00216E24">
        <w:t xml:space="preserve"> evaluat</w:t>
      </w:r>
      <w:r w:rsidR="00342F23" w:rsidRPr="00216E24">
        <w:t>es</w:t>
      </w:r>
      <w:r w:rsidR="00F636E3" w:rsidRPr="00216E24">
        <w:t xml:space="preserve"> functional capacity in patients with chronic heart failure and may be </w:t>
      </w:r>
      <w:r w:rsidR="00F636E3" w:rsidRPr="00216E24">
        <w:lastRenderedPageBreak/>
        <w:t xml:space="preserve">relevant to measure as </w:t>
      </w:r>
      <w:r w:rsidR="00342F23" w:rsidRPr="00216E24">
        <w:t xml:space="preserve">a </w:t>
      </w:r>
      <w:r w:rsidR="00F636E3" w:rsidRPr="00216E24">
        <w:t xml:space="preserve">secondary endpoint under certain conditions (e.g., patients with </w:t>
      </w:r>
      <w:proofErr w:type="spellStart"/>
      <w:r w:rsidR="00F636E3" w:rsidRPr="00216E24">
        <w:t>HFpEF</w:t>
      </w:r>
      <w:proofErr w:type="spellEnd"/>
      <w:r w:rsidR="00F636E3" w:rsidRPr="00216E24">
        <w:t>).</w:t>
      </w:r>
      <w:r w:rsidR="00F636E3" w:rsidRPr="00216E24">
        <w:fldChar w:fldCharType="begin"/>
      </w:r>
      <w:r w:rsidR="00791E99" w:rsidRPr="00216E24">
        <w:instrText xml:space="preserve"> ADDIN REFMGR.CITE &lt;Refman&gt;&lt;Cite&gt;&lt;Author&gt;European Medicines Agency Committee for Medicinal Products for Human Use (CHMP)&lt;/Author&gt;&lt;Year&gt;2016&lt;/Year&gt;&lt;RecNum&gt;9486&lt;/RecNum&gt;&lt;IDText&gt;Guideline on clinical investigation of medicinal products for the treatment of chronic heart failure&lt;/IDText&gt;&lt;MDL Ref_Type="Online Source"&gt;&lt;Ref_Type&gt;Online Source&lt;/Ref_Type&gt;&lt;Ref_ID&gt;9486&lt;/Ref_ID&gt;&lt;Title_Primary&gt;Guideline on clinical investigation of medicinal products for the treatment of chronic heart failure&lt;/Title_Primary&gt;&lt;Authors_Primary&gt;European Medicines Agency Committee for Medicinal Products for Human Use (CHMP)&lt;/Authors_Primary&gt;&lt;Date_Primary&gt;2016&lt;/Date_Primary&gt;&lt;Keywords&gt;On&lt;/Keywords&gt;&lt;Keywords&gt;chronic&lt;/Keywords&gt;&lt;Keywords&gt;Heart&lt;/Keywords&gt;&lt;Keywords&gt;Heart Failure&lt;/Keywords&gt;&lt;Reprint&gt;Not in File&lt;/Reprint&gt;&lt;Web_URL&gt;&lt;u&gt;http://www.ema.europa.eu/docs/en_GB/document_library/Scientific_guideline/2016/02/WC500201772.pdf&lt;/u&gt;&lt;/Web_URL&gt;&lt;ZZ_WorkformID&gt;31&lt;/ZZ_WorkformID&gt;&lt;/MDL&gt;&lt;/Cite&gt;&lt;/Refman&gt;</w:instrText>
      </w:r>
      <w:r w:rsidR="00F636E3" w:rsidRPr="00216E24">
        <w:fldChar w:fldCharType="separate"/>
      </w:r>
      <w:r w:rsidR="00054DC1" w:rsidRPr="00216E24">
        <w:rPr>
          <w:noProof/>
          <w:vertAlign w:val="superscript"/>
        </w:rPr>
        <w:t>11</w:t>
      </w:r>
      <w:r w:rsidR="00F636E3" w:rsidRPr="00216E24">
        <w:fldChar w:fldCharType="end"/>
      </w:r>
      <w:r w:rsidR="00F67E91" w:rsidRPr="00216E24">
        <w:t xml:space="preserve">  </w:t>
      </w:r>
      <w:r w:rsidR="007118E3" w:rsidRPr="00216E24">
        <w:t xml:space="preserve">A primary endpoint measuring treatment effect on functional capacity, symptoms, or other patient reported outcome endpoints </w:t>
      </w:r>
      <w:r w:rsidR="00E97EC2" w:rsidRPr="00216E24">
        <w:t xml:space="preserve">may </w:t>
      </w:r>
      <w:r w:rsidR="007766F5" w:rsidRPr="00216E24">
        <w:t xml:space="preserve">only </w:t>
      </w:r>
      <w:r w:rsidR="007118E3" w:rsidRPr="00216E24">
        <w:t xml:space="preserve">be </w:t>
      </w:r>
      <w:r w:rsidR="00E97EC2" w:rsidRPr="00216E24">
        <w:t>appropriate for use</w:t>
      </w:r>
      <w:r w:rsidR="007118E3" w:rsidRPr="00216E24">
        <w:t xml:space="preserve"> in a pivotal heart failure trial in </w:t>
      </w:r>
      <w:r w:rsidR="00F856A3" w:rsidRPr="00216E24">
        <w:t>selected</w:t>
      </w:r>
      <w:r w:rsidR="007118E3" w:rsidRPr="00216E24">
        <w:t xml:space="preserve"> </w:t>
      </w:r>
      <w:r w:rsidR="00E97EC2" w:rsidRPr="00216E24">
        <w:t xml:space="preserve">patient </w:t>
      </w:r>
      <w:r w:rsidR="007118E3" w:rsidRPr="00216E24">
        <w:t>population</w:t>
      </w:r>
      <w:r w:rsidR="00F856A3" w:rsidRPr="00216E24">
        <w:t>s with an unmet medical need</w:t>
      </w:r>
      <w:r w:rsidR="007118E3" w:rsidRPr="00216E24">
        <w:t xml:space="preserve">, </w:t>
      </w:r>
      <w:r w:rsidR="00F856A3" w:rsidRPr="00216E24">
        <w:t>e.g. patients with end-sta</w:t>
      </w:r>
      <w:r w:rsidR="00EA5551" w:rsidRPr="00216E24">
        <w:t>g</w:t>
      </w:r>
      <w:r w:rsidR="00F856A3" w:rsidRPr="00216E24">
        <w:t xml:space="preserve">e </w:t>
      </w:r>
      <w:r w:rsidR="00EA5551" w:rsidRPr="00216E24">
        <w:t>heart failure</w:t>
      </w:r>
      <w:r w:rsidR="00F856A3" w:rsidRPr="00216E24">
        <w:t xml:space="preserve"> or patients with specific </w:t>
      </w:r>
      <w:proofErr w:type="spellStart"/>
      <w:r w:rsidR="00F856A3" w:rsidRPr="00216E24">
        <w:t>aetiologies</w:t>
      </w:r>
      <w:proofErr w:type="spellEnd"/>
      <w:r w:rsidR="00F856A3" w:rsidRPr="00216E24">
        <w:t xml:space="preserve"> such as hypertro</w:t>
      </w:r>
      <w:r w:rsidR="00EA5551" w:rsidRPr="00216E24">
        <w:t>ph</w:t>
      </w:r>
      <w:r w:rsidR="00F856A3" w:rsidRPr="00216E24">
        <w:t xml:space="preserve">ic cardiomyopathies and amyloidosis, </w:t>
      </w:r>
      <w:r w:rsidR="007118E3" w:rsidRPr="00216E24">
        <w:t>provid</w:t>
      </w:r>
      <w:r w:rsidR="00E97EC2" w:rsidRPr="00216E24">
        <w:t>ed that</w:t>
      </w:r>
      <w:r w:rsidR="007118E3" w:rsidRPr="00216E24">
        <w:t xml:space="preserve"> appropriate blinding, with sham procedures or placebo</w:t>
      </w:r>
      <w:r w:rsidR="00E97EC2" w:rsidRPr="00216E24">
        <w:t xml:space="preserve"> is </w:t>
      </w:r>
      <w:r w:rsidR="007118E3" w:rsidRPr="00216E24">
        <w:t>implemented</w:t>
      </w:r>
      <w:r w:rsidR="00E97EC2" w:rsidRPr="00216E24">
        <w:t xml:space="preserve">. </w:t>
      </w:r>
      <w:r w:rsidR="00D253B4" w:rsidRPr="00216E24">
        <w:t xml:space="preserve"> However, this depends on the specific</w:t>
      </w:r>
      <w:r w:rsidR="00650CA4" w:rsidRPr="00216E24">
        <w:t xml:space="preserve"> type of</w:t>
      </w:r>
      <w:r w:rsidR="00C23903" w:rsidRPr="00216E24">
        <w:t xml:space="preserve"> population</w:t>
      </w:r>
      <w:r w:rsidR="00D253B4" w:rsidRPr="00216E24">
        <w:t>,</w:t>
      </w:r>
      <w:r w:rsidR="00C23903" w:rsidRPr="00216E24">
        <w:t xml:space="preserve"> and </w:t>
      </w:r>
      <w:r w:rsidR="007118E3" w:rsidRPr="00216E24">
        <w:t xml:space="preserve">an assessment of all-cause mortality remains an important part of </w:t>
      </w:r>
      <w:r w:rsidR="00650CA4" w:rsidRPr="00216E24">
        <w:t xml:space="preserve">the </w:t>
      </w:r>
      <w:r w:rsidR="007118E3" w:rsidRPr="00216E24">
        <w:t>safety evaluation to confirm the absence of off-target effects</w:t>
      </w:r>
      <w:r w:rsidR="00650CA4" w:rsidRPr="00216E24">
        <w:t xml:space="preserve">. </w:t>
      </w:r>
      <w:r w:rsidR="00EA5551" w:rsidRPr="00216E24">
        <w:t xml:space="preserve"> </w:t>
      </w:r>
      <w:r w:rsidR="00650CA4" w:rsidRPr="00216E24">
        <w:t>Cl</w:t>
      </w:r>
      <w:r w:rsidR="007118E3" w:rsidRPr="00216E24">
        <w:t>inical trials in heart failure should be sufficient</w:t>
      </w:r>
      <w:r w:rsidR="00E97EC2" w:rsidRPr="00216E24">
        <w:t xml:space="preserve">ly sized and of an appropriate duration </w:t>
      </w:r>
      <w:r w:rsidR="007118E3" w:rsidRPr="00216E24">
        <w:t xml:space="preserve">to </w:t>
      </w:r>
      <w:r w:rsidR="002719AD" w:rsidRPr="00216E24">
        <w:t>provide</w:t>
      </w:r>
      <w:r w:rsidR="007118E3" w:rsidRPr="00216E24">
        <w:t xml:space="preserve"> evidence of</w:t>
      </w:r>
      <w:r w:rsidR="002719AD" w:rsidRPr="00216E24">
        <w:t xml:space="preserve"> no harm at the time of registration</w:t>
      </w:r>
      <w:r w:rsidR="007118E3" w:rsidRPr="00216E24">
        <w:t xml:space="preserve">.  </w:t>
      </w:r>
    </w:p>
    <w:p w14:paraId="3908A691" w14:textId="3EA01F6A" w:rsidR="007118E3" w:rsidRPr="00216E24" w:rsidRDefault="007118E3" w:rsidP="007118E3">
      <w:pPr>
        <w:spacing w:after="0" w:line="480" w:lineRule="auto"/>
      </w:pPr>
      <w:r w:rsidRPr="00216E24">
        <w:tab/>
      </w:r>
      <w:r w:rsidR="0041700A" w:rsidRPr="00216E24">
        <w:t>T</w:t>
      </w:r>
      <w:r w:rsidRPr="00216E24">
        <w:t xml:space="preserve">he EMA’s pilot adaptive </w:t>
      </w:r>
      <w:r w:rsidR="00F636E3" w:rsidRPr="00216E24">
        <w:t xml:space="preserve">pathway </w:t>
      </w:r>
      <w:proofErr w:type="spellStart"/>
      <w:r w:rsidRPr="00216E24">
        <w:t>program</w:t>
      </w:r>
      <w:r w:rsidR="00BB40C9" w:rsidRPr="00216E24">
        <w:t>me</w:t>
      </w:r>
      <w:proofErr w:type="spellEnd"/>
      <w:r w:rsidRPr="00216E24">
        <w:t xml:space="preserve"> (</w:t>
      </w:r>
      <w:r w:rsidR="00F636E3" w:rsidRPr="00216E24">
        <w:t>i.e., gradual expansion of the target population, starting from a population with high medical need, or progressive reduction of uncertainty after initial authorization based on surrogate endpoints)</w:t>
      </w:r>
      <w:r w:rsidR="0041700A" w:rsidRPr="00216E24">
        <w:t xml:space="preserve"> was launched as a to potentially accelerate patients’ access to medicines</w:t>
      </w:r>
      <w:r w:rsidR="00420289" w:rsidRPr="00216E24">
        <w:t xml:space="preserve">. </w:t>
      </w:r>
      <w:r w:rsidR="0041700A" w:rsidRPr="00216E24">
        <w:t>It</w:t>
      </w:r>
      <w:r w:rsidR="00F636E3" w:rsidRPr="00216E24">
        <w:t xml:space="preserve"> applied primarily to treatments in areas of high medical need where it is difficult to collect data via traditional routes and where large clinical trials would unnecessarily expose patients who are unlikely to benefit from the medicine.</w:t>
      </w:r>
      <w:r w:rsidR="00F636E3" w:rsidRPr="00216E24">
        <w:fldChar w:fldCharType="begin"/>
      </w:r>
      <w:r w:rsidR="00791E99" w:rsidRPr="00216E24">
        <w:instrText xml:space="preserve"> ADDIN REFMGR.CITE &lt;Refman&gt;&lt;Cite&gt;&lt;Author&gt;European Medicines Agency&lt;/Author&gt;&lt;Year&gt;2014&lt;/Year&gt;&lt;RecNum&gt;9689&lt;/RecNum&gt;&lt;IDText&gt;Adaptive pathways to patients:  report on the initial experience of the pilot project&lt;/IDText&gt;&lt;MDL Ref_Type="Online Source"&gt;&lt;Ref_Type&gt;Online Source&lt;/Ref_Type&gt;&lt;Ref_ID&gt;9689&lt;/Ref_ID&gt;&lt;Title_Primary&gt;Adaptive pathways to patients:  report on the initial experience of the pilot project&lt;/Title_Primary&gt;&lt;Authors_Primary&gt;European Medicines Agency&lt;/Authors_Primary&gt;&lt;Date_Primary&gt;2014&lt;/Date_Primary&gt;&lt;Keywords&gt;Patients&lt;/Keywords&gt;&lt;Keywords&gt;On&lt;/Keywords&gt;&lt;Reprint&gt;Not in File&lt;/Reprint&gt;&lt;Web_URL&gt;&lt;u&gt;http://www.ema.europa.eu/docs/en_GB/document_library/Report/2014/12/WC500179560.pdf&lt;/u&gt;&lt;/Web_URL&gt;&lt;ZZ_WorkformID&gt;31&lt;/ZZ_WorkformID&gt;&lt;/MDL&gt;&lt;/Cite&gt;&lt;/Refman&gt;</w:instrText>
      </w:r>
      <w:r w:rsidR="00F636E3" w:rsidRPr="00216E24">
        <w:fldChar w:fldCharType="separate"/>
      </w:r>
      <w:r w:rsidR="00054DC1" w:rsidRPr="00216E24">
        <w:rPr>
          <w:noProof/>
          <w:vertAlign w:val="superscript"/>
        </w:rPr>
        <w:t>26</w:t>
      </w:r>
      <w:r w:rsidR="00F636E3" w:rsidRPr="00216E24">
        <w:fldChar w:fldCharType="end"/>
      </w:r>
      <w:r w:rsidR="00F636E3" w:rsidRPr="00216E24">
        <w:t xml:space="preserve"> </w:t>
      </w:r>
      <w:r w:rsidRPr="00216E24">
        <w:t xml:space="preserve"> </w:t>
      </w:r>
      <w:r w:rsidR="00F636E3" w:rsidRPr="00216E24">
        <w:t>T</w:t>
      </w:r>
      <w:r w:rsidRPr="00216E24">
        <w:t xml:space="preserve">he newly launched </w:t>
      </w:r>
      <w:proofErr w:type="spellStart"/>
      <w:r w:rsidR="006767FF" w:rsidRPr="00216E24">
        <w:t>PRIority</w:t>
      </w:r>
      <w:proofErr w:type="spellEnd"/>
      <w:r w:rsidR="006767FF" w:rsidRPr="00216E24">
        <w:t xml:space="preserve"> Medicines (</w:t>
      </w:r>
      <w:r w:rsidRPr="00216E24">
        <w:t>PRIME</w:t>
      </w:r>
      <w:r w:rsidR="006767FF" w:rsidRPr="00216E24">
        <w:t>)</w:t>
      </w:r>
      <w:r w:rsidRPr="00216E24">
        <w:t xml:space="preserve"> </w:t>
      </w:r>
      <w:r w:rsidR="00BB40C9" w:rsidRPr="00216E24">
        <w:t>scheme</w:t>
      </w:r>
      <w:r w:rsidR="006767FF" w:rsidRPr="00216E24">
        <w:fldChar w:fldCharType="begin"/>
      </w:r>
      <w:r w:rsidR="00791E99" w:rsidRPr="00216E24">
        <w:instrText xml:space="preserve"> ADDIN REFMGR.CITE &lt;Refman&gt;&lt;Cite&gt;&lt;Author&gt;European Medicines Agency Committee for Medicinal Products for Human Use (CHMP)&lt;/Author&gt;&lt;Year&gt;2016&lt;/Year&gt;&lt;RecNum&gt;9674&lt;/RecNum&gt;&lt;IDText&gt;Enhanced early dialogue to facilitate accelerated assessment of PRIority MEdicines (PRIME)&lt;/IDText&gt;&lt;MDL Ref_Type="Online Source"&gt;&lt;Ref_Type&gt;Online Source&lt;/Ref_Type&gt;&lt;Ref_ID&gt;9674&lt;/Ref_ID&gt;&lt;Title_Primary&gt;Enhanced early dialogue to facilitate accelerated assessment of PRIority MEdicines (PRIME)&lt;/Title_Primary&gt;&lt;Authors_Primary&gt;European Medicines Agency Committee for Medicinal Products for Human Use (CHMP)&lt;/Authors_Primary&gt;&lt;Date_Primary&gt;2016&lt;/Date_Primary&gt;&lt;Keywords&gt;Medicine&lt;/Keywords&gt;&lt;Reprint&gt;Not in File&lt;/Reprint&gt;&lt;Web_URL&gt;&lt;u&gt;http://www.ema.europa.eu/docs/en_GB/document_library/Regulatory_and_procedural_guideline/2016/03/WC500202636.pdf&lt;/u&gt;&lt;/Web_URL&gt;&lt;ZZ_WorkformID&gt;31&lt;/ZZ_WorkformID&gt;&lt;/MDL&gt;&lt;/Cite&gt;&lt;/Refman&gt;</w:instrText>
      </w:r>
      <w:r w:rsidR="006767FF" w:rsidRPr="00216E24">
        <w:fldChar w:fldCharType="separate"/>
      </w:r>
      <w:r w:rsidR="00054DC1" w:rsidRPr="00216E24">
        <w:rPr>
          <w:noProof/>
          <w:vertAlign w:val="superscript"/>
        </w:rPr>
        <w:t>27</w:t>
      </w:r>
      <w:r w:rsidR="006767FF" w:rsidRPr="00216E24">
        <w:fldChar w:fldCharType="end"/>
      </w:r>
      <w:r w:rsidRPr="00216E24">
        <w:t xml:space="preserve"> </w:t>
      </w:r>
      <w:r w:rsidR="00276C0E" w:rsidRPr="00216E24">
        <w:t xml:space="preserve">focuses on medicines </w:t>
      </w:r>
      <w:r w:rsidR="00937465" w:rsidRPr="00216E24">
        <w:t xml:space="preserve">with early clinical data that suggest </w:t>
      </w:r>
      <w:r w:rsidR="00276C0E" w:rsidRPr="00216E24">
        <w:t xml:space="preserve">a major therapeutic advantage </w:t>
      </w:r>
      <w:r w:rsidR="0041700A" w:rsidRPr="00216E24">
        <w:t xml:space="preserve">for patients </w:t>
      </w:r>
      <w:r w:rsidR="00B93605" w:rsidRPr="00216E24">
        <w:t>with</w:t>
      </w:r>
      <w:r w:rsidR="0041700A" w:rsidRPr="00216E24">
        <w:t xml:space="preserve"> conditions where there is an unmet medical need, i.e. for which no satisfactory method of diagnosis, prevention or treatment</w:t>
      </w:r>
      <w:r w:rsidR="00B93605" w:rsidRPr="00216E24">
        <w:t xml:space="preserve"> exists</w:t>
      </w:r>
      <w:r w:rsidR="0041700A" w:rsidRPr="00216E24">
        <w:t xml:space="preserve">, or, even if such a method exists, the medicinal product concerned will be of major therapeutic advantage to those affected, </w:t>
      </w:r>
      <w:r w:rsidRPr="00216E24">
        <w:t>but th</w:t>
      </w:r>
      <w:r w:rsidR="00276C0E" w:rsidRPr="00216E24">
        <w:t>ese</w:t>
      </w:r>
      <w:r w:rsidRPr="00216E24">
        <w:t xml:space="preserve"> programs only appl</w:t>
      </w:r>
      <w:r w:rsidR="00950483" w:rsidRPr="00216E24">
        <w:t>y to</w:t>
      </w:r>
      <w:r w:rsidRPr="00216E24">
        <w:t xml:space="preserve"> select circumstances.  With regard to excluding an increased risk of mortality, it is impractical to specify a single safety margin that would be considered reassuring for all trials, since the margin </w:t>
      </w:r>
      <w:r w:rsidRPr="00216E24">
        <w:lastRenderedPageBreak/>
        <w:t>might conceivably differ according to the patient population</w:t>
      </w:r>
      <w:r w:rsidR="00212364" w:rsidRPr="00216E24">
        <w:t>.</w:t>
      </w:r>
      <w:r w:rsidRPr="00216E24">
        <w:t xml:space="preserve">  Consistency across all endpoints (i.e., outcome, functional, patient reported outcomes) should be observed to provide supportive evidence of overall improvement.  </w:t>
      </w:r>
      <w:r w:rsidR="006767FF" w:rsidRPr="00216E24">
        <w:t>Whether an</w:t>
      </w:r>
      <w:r w:rsidRPr="00216E24">
        <w:t xml:space="preserve"> adaptive </w:t>
      </w:r>
      <w:r w:rsidR="00420289" w:rsidRPr="00216E24">
        <w:t xml:space="preserve">pathway approach can be applied to </w:t>
      </w:r>
      <w:r w:rsidR="00650CA4" w:rsidRPr="00216E24">
        <w:t xml:space="preserve">address </w:t>
      </w:r>
      <w:r w:rsidR="00A95181" w:rsidRPr="00216E24">
        <w:t>treatment of</w:t>
      </w:r>
      <w:r w:rsidRPr="00216E24">
        <w:t xml:space="preserve"> a specific heart failure population will</w:t>
      </w:r>
      <w:r w:rsidR="00420289" w:rsidRPr="00216E24">
        <w:t xml:space="preserve"> require e</w:t>
      </w:r>
      <w:r w:rsidR="00276C0E" w:rsidRPr="00216E24">
        <w:t>arly c</w:t>
      </w:r>
      <w:r w:rsidR="006767FF" w:rsidRPr="00216E24">
        <w:t>onsultation with EMA</w:t>
      </w:r>
      <w:r w:rsidRPr="00216E24">
        <w:t xml:space="preserve"> for scientific advice</w:t>
      </w:r>
      <w:r w:rsidR="00EA5551" w:rsidRPr="00216E24">
        <w:t>.</w:t>
      </w:r>
      <w:r w:rsidRPr="00216E24">
        <w:t xml:space="preserve"> </w:t>
      </w:r>
    </w:p>
    <w:p w14:paraId="30276A23" w14:textId="75E7653B" w:rsidR="00345C4C" w:rsidRPr="00216E24" w:rsidRDefault="007118E3" w:rsidP="007118E3">
      <w:pPr>
        <w:spacing w:after="0" w:line="480" w:lineRule="auto"/>
      </w:pPr>
      <w:r w:rsidRPr="00216E24">
        <w:tab/>
        <w:t xml:space="preserve">When used as </w:t>
      </w:r>
      <w:r w:rsidR="00EA5551" w:rsidRPr="00216E24">
        <w:t xml:space="preserve">an </w:t>
      </w:r>
      <w:r w:rsidRPr="00216E24">
        <w:t>endpoint</w:t>
      </w:r>
      <w:r w:rsidR="00937465" w:rsidRPr="00216E24">
        <w:t xml:space="preserve"> (i.e., primary, secondary, or supportive)</w:t>
      </w:r>
      <w:r w:rsidRPr="00216E24">
        <w:t>, functional status may be assessed by a variety of measures (e.g., peak oxygen consumption [VO</w:t>
      </w:r>
      <w:r w:rsidRPr="00216E24">
        <w:rPr>
          <w:vertAlign w:val="subscript"/>
        </w:rPr>
        <w:t>2</w:t>
      </w:r>
      <w:r w:rsidRPr="00216E24">
        <w:t>], 6-minute walk distance, exercise treadmill or bicycle using heart failure suitable protocols), and each has its strengths and limitations.  Validation of the clinical relevance of the endpoint in the target population, as has been done in other disease states,</w:t>
      </w:r>
      <w:r w:rsidRPr="00216E24">
        <w:fldChar w:fldCharType="begin">
          <w:fldData xml:space="preserve">PFJlZm1hbj48Q2l0ZT48QXV0aG9yPk5hdGhhbjwvQXV0aG9yPjxZZWFyPjIwMTU8L1llYXI+PFJl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</w:fldData>
        </w:fldChar>
      </w:r>
      <w:r w:rsidR="00791E99" w:rsidRPr="00216E24">
        <w:instrText xml:space="preserve"> ADDIN REFMGR.CITE </w:instrText>
      </w:r>
      <w:r w:rsidR="00791E99" w:rsidRPr="00216E24">
        <w:fldChar w:fldCharType="begin">
          <w:fldData xml:space="preserve">PFJlZm1hbj48Q2l0ZT48QXV0aG9yPk5hdGhhbjwvQXV0aG9yPjxZZWFyPjIwMTU8L1llYXI+PFJl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</w:fldData>
        </w:fldChar>
      </w:r>
      <w:r w:rsidR="00791E99" w:rsidRPr="00216E24">
        <w:instrText xml:space="preserve"> ADDIN EN.CITE.DATA </w:instrText>
      </w:r>
      <w:r w:rsidR="00791E99" w:rsidRPr="00216E24">
        <w:fldChar w:fldCharType="end"/>
      </w:r>
      <w:r w:rsidRPr="00216E24">
        <w:fldChar w:fldCharType="separate"/>
      </w:r>
      <w:r w:rsidR="00054DC1" w:rsidRPr="00216E24">
        <w:rPr>
          <w:noProof/>
          <w:vertAlign w:val="superscript"/>
        </w:rPr>
        <w:t>28</w:t>
      </w:r>
      <w:r w:rsidRPr="00216E24">
        <w:fldChar w:fldCharType="end"/>
      </w:r>
      <w:r w:rsidRPr="00216E24">
        <w:t xml:space="preserve"> is a key factor determining the acceptability of a functional endpoint in a pivotal chronic heart failure trial.  </w:t>
      </w:r>
      <w:r w:rsidR="00950483" w:rsidRPr="00216E24">
        <w:t xml:space="preserve">The predictive value of these tests is valid only in patients whose exercise capacity is limited by heart failure.  In patients with other comorbidities, which are frequent in patients with heart failure, factors such as peripheral muscular deconditioning, arthritis, or low motivation can prematurely terminate the test.  </w:t>
      </w:r>
      <w:r w:rsidRPr="00216E24">
        <w:t xml:space="preserve">Widespread consensus has not been achieved on the minimal relevant treatment effect that would need to be demonstrated for endpoints such as 6-minute walk distance or exercise testing.  Conceivably, this treatment effect might also vary according </w:t>
      </w:r>
      <w:r w:rsidR="002054A7" w:rsidRPr="00216E24">
        <w:t>to the specific study population</w:t>
      </w:r>
      <w:r w:rsidR="00865B74" w:rsidRPr="00216E24">
        <w:t xml:space="preserve">. </w:t>
      </w:r>
      <w:r w:rsidR="00752796" w:rsidRPr="00216E24">
        <w:t>Notably,</w:t>
      </w:r>
      <w:r w:rsidR="002054A7" w:rsidRPr="00216E24">
        <w:t xml:space="preserve"> improvement in 6-minute walk distance led to the approval of drugs for the treatment of primary pulmonary hypertension</w:t>
      </w:r>
      <w:r w:rsidR="00752796" w:rsidRPr="00216E24">
        <w:t>,</w:t>
      </w:r>
      <w:r w:rsidR="00345C4C" w:rsidRPr="00216E24">
        <w:fldChar w:fldCharType="begin">
          <w:fldData xml:space="preserve">PFJlZm1hbj48Q2l0ZT48QXV0aG9yPkdhbGllPC9BdXRob3I+PFllYXI+MjAwOTwvWWVhcj48UmVj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</w:fldData>
        </w:fldChar>
      </w:r>
      <w:r w:rsidR="00791E99" w:rsidRPr="00216E24">
        <w:instrText xml:space="preserve"> ADDIN REFMGR.CITE </w:instrText>
      </w:r>
      <w:r w:rsidR="00791E99" w:rsidRPr="00216E24">
        <w:fldChar w:fldCharType="begin">
          <w:fldData xml:space="preserve">PFJlZm1hbj48Q2l0ZT48QXV0aG9yPkdhbGllPC9BdXRob3I+PFllYXI+MjAwOTwvWWVhcj48UmVj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</w:fldData>
        </w:fldChar>
      </w:r>
      <w:r w:rsidR="00791E99" w:rsidRPr="00216E24">
        <w:instrText xml:space="preserve"> ADDIN EN.CITE.DATA </w:instrText>
      </w:r>
      <w:r w:rsidR="00791E99" w:rsidRPr="00216E24">
        <w:fldChar w:fldCharType="end"/>
      </w:r>
      <w:r w:rsidR="00345C4C" w:rsidRPr="00216E24">
        <w:fldChar w:fldCharType="separate"/>
      </w:r>
      <w:r w:rsidR="00054DC1" w:rsidRPr="00216E24">
        <w:rPr>
          <w:noProof/>
          <w:vertAlign w:val="superscript"/>
        </w:rPr>
        <w:t>29;30</w:t>
      </w:r>
      <w:r w:rsidR="00345C4C" w:rsidRPr="00216E24">
        <w:fldChar w:fldCharType="end"/>
      </w:r>
      <w:r w:rsidR="00345C4C" w:rsidRPr="00216E24">
        <w:t xml:space="preserve"> </w:t>
      </w:r>
      <w:r w:rsidR="00752796" w:rsidRPr="00216E24">
        <w:t>followed by</w:t>
      </w:r>
      <w:r w:rsidR="002054A7" w:rsidRPr="00216E24">
        <w:t xml:space="preserve"> outcome data</w:t>
      </w:r>
      <w:r w:rsidR="00752796" w:rsidRPr="00216E24">
        <w:t xml:space="preserve"> after approval.  Whether this model could be translated to specific heart failure subsets is uncertain</w:t>
      </w:r>
      <w:r w:rsidR="00216DED" w:rsidRPr="00216E24">
        <w:t>, but the outcome of validation studies in the target population will be a key determinant</w:t>
      </w:r>
      <w:r w:rsidR="00752796" w:rsidRPr="00216E24">
        <w:t>.</w:t>
      </w:r>
      <w:r w:rsidRPr="00216E24">
        <w:t xml:space="preserve">  </w:t>
      </w:r>
    </w:p>
    <w:p w14:paraId="1BEAD914" w14:textId="674969A4" w:rsidR="007118E3" w:rsidRPr="00216E24" w:rsidRDefault="00345C4C" w:rsidP="007118E3">
      <w:pPr>
        <w:spacing w:after="0" w:line="480" w:lineRule="auto"/>
      </w:pPr>
      <w:r w:rsidRPr="00216E24">
        <w:tab/>
      </w:r>
      <w:r w:rsidR="007118E3" w:rsidRPr="00216E24">
        <w:t xml:space="preserve">Functional endpoints should be limited to assessments with high reproducibility and reliability, and have protocol-specified processes implemented to maximize reliability of </w:t>
      </w:r>
      <w:r w:rsidR="007118E3" w:rsidRPr="00216E24">
        <w:lastRenderedPageBreak/>
        <w:t>measurements (e.g., repeated baseline and follow-up testing to reduce variability).</w:t>
      </w:r>
      <w:r w:rsidR="007118E3" w:rsidRPr="00216E24">
        <w:fldChar w:fldCharType="begin"/>
      </w:r>
      <w:r w:rsidR="00791E99" w:rsidRPr="00216E24">
        <w:instrText xml:space="preserve"> ADDIN REFMGR.CITE &lt;Refman&gt;&lt;Cite&gt;&lt;Author&gt;American Thoracic Society&lt;/Author&gt;&lt;Year&gt;2002&lt;/Year&gt;&lt;RecNum&gt;9536&lt;/RecNum&gt;&lt;IDText&gt;ATS statement: guidelines for the six-minute walk test&lt;/IDText&gt;&lt;MDL Ref_Type="Journal"&gt;&lt;Ref_Type&gt;Journal&lt;/Ref_Type&gt;&lt;Ref_ID&gt;9536&lt;/Ref_ID&gt;&lt;Title_Primary&gt;ATS statement: guidelines for the six-minute walk test&lt;/Title_Primary&gt;&lt;Authors_Primary&gt;American Thoracic Society&lt;/Authors_Primary&gt;&lt;Date_Primary&gt;2002/7/1&lt;/Date_Primary&gt;&lt;Keywords&gt;contraindications&lt;/Keywords&gt;&lt;Keywords&gt;Data Collection&lt;/Keywords&gt;&lt;Keywords&gt;Data Interpretation,Statistical&lt;/Keywords&gt;&lt;Keywords&gt;Exercise Test&lt;/Keywords&gt;&lt;Keywords&gt;Guidelines&lt;/Keywords&gt;&lt;Keywords&gt;Humans&lt;/Keywords&gt;&lt;Keywords&gt;instrumentation&lt;/Keywords&gt;&lt;Keywords&gt;methods&lt;/Keywords&gt;&lt;Keywords&gt;Quality Assurance,Health Care&lt;/Keywords&gt;&lt;Keywords&gt;Safety&lt;/Keywords&gt;&lt;Keywords&gt;Walking&lt;/Keywords&gt;&lt;Reprint&gt;Not in File&lt;/Reprint&gt;&lt;Start_Page&gt;111&lt;/Start_Page&gt;&lt;End_Page&gt;117&lt;/End_Page&gt;&lt;Periodical&gt;Am J Respir.Crit Care Med&lt;/Periodical&gt;&lt;Volume&gt;166&lt;/Volume&gt;&lt;Issue&gt;1&lt;/Issue&gt;&lt;Misc_3&gt;10.1164/ajrccm.166.1.at1102 [doi]&lt;/Misc_3&gt;&lt;Web_URL&gt;PM:12091180&lt;/Web_URL&gt;&lt;ZZ_JournalFull&gt;&lt;f name="System"&gt;Am J Respir.Crit Care Med&lt;/f&gt;&lt;/ZZ_JournalFull&gt;&lt;ZZ_WorkformID&gt;1&lt;/ZZ_WorkformID&gt;&lt;/MDL&gt;&lt;/Cite&gt;&lt;/Refman&gt;</w:instrText>
      </w:r>
      <w:r w:rsidR="007118E3" w:rsidRPr="00216E24">
        <w:fldChar w:fldCharType="separate"/>
      </w:r>
      <w:r w:rsidR="00054DC1" w:rsidRPr="00216E24">
        <w:rPr>
          <w:noProof/>
          <w:vertAlign w:val="superscript"/>
        </w:rPr>
        <w:t>31</w:t>
      </w:r>
      <w:r w:rsidR="007118E3" w:rsidRPr="00216E24">
        <w:fldChar w:fldCharType="end"/>
      </w:r>
      <w:r w:rsidR="007118E3" w:rsidRPr="00216E24">
        <w:t xml:space="preserve">  Procedures to minimize drop-outs, losses to follow-up, and missing data</w:t>
      </w:r>
      <w:r w:rsidR="00BB40C9" w:rsidRPr="00216E24">
        <w:t>;</w:t>
      </w:r>
      <w:r w:rsidR="007118E3" w:rsidRPr="00216E24">
        <w:t xml:space="preserve"> analytic methods to account for death</w:t>
      </w:r>
      <w:r w:rsidR="00BB40C9" w:rsidRPr="00216E24">
        <w:t xml:space="preserve"> and</w:t>
      </w:r>
      <w:r w:rsidR="007118E3" w:rsidRPr="00216E24">
        <w:t xml:space="preserve"> handle missing data</w:t>
      </w:r>
      <w:r w:rsidR="00BB40C9" w:rsidRPr="00216E24">
        <w:t>;</w:t>
      </w:r>
      <w:r w:rsidR="007118E3" w:rsidRPr="00216E24">
        <w:t xml:space="preserve"> and </w:t>
      </w:r>
      <w:r w:rsidR="00BB40C9" w:rsidRPr="00216E24">
        <w:t>designs that</w:t>
      </w:r>
      <w:r w:rsidR="007118E3" w:rsidRPr="00216E24">
        <w:t xml:space="preserve"> reduce bias </w:t>
      </w:r>
      <w:r w:rsidR="00BB40C9" w:rsidRPr="00216E24">
        <w:t xml:space="preserve">(i.e. double blinding) </w:t>
      </w:r>
      <w:r w:rsidR="007118E3" w:rsidRPr="00216E24">
        <w:t>are especially critical when these endpoints are chosen for a heart failure trial.</w:t>
      </w:r>
    </w:p>
    <w:p w14:paraId="1B9683EC" w14:textId="1FDD5FF7" w:rsidR="007118E3" w:rsidRPr="00216E24" w:rsidRDefault="007118E3" w:rsidP="007118E3">
      <w:pPr>
        <w:spacing w:after="0" w:line="480" w:lineRule="auto"/>
      </w:pPr>
      <w:r w:rsidRPr="00216E24">
        <w:tab/>
      </w:r>
      <w:r w:rsidR="007766F5" w:rsidRPr="00216E24">
        <w:t>In conclusion, c</w:t>
      </w:r>
      <w:r w:rsidRPr="00216E24">
        <w:t xml:space="preserve">ombining traditional mortality/morbidity composite endpoints and functional or </w:t>
      </w:r>
      <w:r w:rsidR="007766F5" w:rsidRPr="00216E24">
        <w:t xml:space="preserve">patient-reported </w:t>
      </w:r>
      <w:r w:rsidRPr="00216E24">
        <w:t>endpoints in a single composite is of limited value for most studies, but th</w:t>
      </w:r>
      <w:r w:rsidR="00A95181" w:rsidRPr="00216E24">
        <w:t>is</w:t>
      </w:r>
      <w:r w:rsidRPr="00216E24">
        <w:t xml:space="preserve"> approach might be useful </w:t>
      </w:r>
      <w:r w:rsidR="00865B74" w:rsidRPr="00216E24">
        <w:t xml:space="preserve">as a means to increase power and reduce sample size requirements, in situations where traditionally-designed outcome studies are not feasible due to technological or epidemiological limitations. </w:t>
      </w:r>
      <w:r w:rsidR="00C301CA" w:rsidRPr="00216E24">
        <w:t xml:space="preserve"> </w:t>
      </w:r>
      <w:r w:rsidRPr="00216E24">
        <w:t>Symptoms would usually overwhelm the entire composite, yielding data that are difficult to interpret, and should generally not be used as a primary endpoint for pivotal chronic heart failure trials of traditional therapies.</w:t>
      </w:r>
    </w:p>
    <w:p w14:paraId="1814A6C2" w14:textId="77777777" w:rsidR="007118E3" w:rsidRPr="00216E24" w:rsidRDefault="007118E3" w:rsidP="00951A07">
      <w:pPr>
        <w:spacing w:after="0" w:line="480" w:lineRule="auto"/>
        <w:rPr>
          <w:b/>
        </w:rPr>
      </w:pPr>
    </w:p>
    <w:p w14:paraId="3AB8443F" w14:textId="4746DA1A" w:rsidR="007118E3" w:rsidRPr="00216E24" w:rsidRDefault="007118E3" w:rsidP="007118E3">
      <w:pPr>
        <w:spacing w:after="0" w:line="480" w:lineRule="auto"/>
        <w:rPr>
          <w:b/>
        </w:rPr>
      </w:pPr>
      <w:r w:rsidRPr="00216E24">
        <w:rPr>
          <w:b/>
        </w:rPr>
        <w:t>Analytic Methods</w:t>
      </w:r>
    </w:p>
    <w:p w14:paraId="4A1EE5B3" w14:textId="05DF376C" w:rsidR="007118E3" w:rsidRPr="00216E24" w:rsidRDefault="007118E3" w:rsidP="007118E3">
      <w:pPr>
        <w:spacing w:after="0" w:line="480" w:lineRule="auto"/>
      </w:pPr>
      <w:r w:rsidRPr="00216E24">
        <w:tab/>
        <w:t xml:space="preserve">Heart failure is a progressive </w:t>
      </w:r>
      <w:r w:rsidR="003F19F9" w:rsidRPr="00216E24">
        <w:t xml:space="preserve">syndrome </w:t>
      </w:r>
      <w:r w:rsidRPr="00216E24">
        <w:t>characterized by repeat hospital admissions, but traditional time-to-</w:t>
      </w:r>
      <w:r w:rsidR="007A08DA" w:rsidRPr="00216E24">
        <w:t xml:space="preserve">first </w:t>
      </w:r>
      <w:r w:rsidRPr="00216E24">
        <w:t>event analysis only considers the first event.  Thus, all events that occur after the first event (i.e., repeat hospitalizations or death if it occurred after the first hospitalization) are ignored in the primary analysis,</w:t>
      </w:r>
      <w:r w:rsidRPr="00216E24">
        <w:fldChar w:fldCharType="begin">
          <w:fldData xml:space="preserve">PFJlZm1hbj48Q2l0ZT48QXV0aG9yPlBvY29jazwvQXV0aG9yPjxZZWFyPjIwMTU8L1llYXI+PFJl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</w:fldData>
        </w:fldChar>
      </w:r>
      <w:r w:rsidR="00791E99" w:rsidRPr="00216E24">
        <w:instrText xml:space="preserve"> ADDIN REFMGR.CITE </w:instrText>
      </w:r>
      <w:r w:rsidR="00791E99" w:rsidRPr="00216E24">
        <w:fldChar w:fldCharType="begin">
          <w:fldData xml:space="preserve">PFJlZm1hbj48Q2l0ZT48QXV0aG9yPlBvY29jazwvQXV0aG9yPjxZZWFyPjIwMTU8L1llYXI+PFJl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</w:fldData>
        </w:fldChar>
      </w:r>
      <w:r w:rsidR="00791E99" w:rsidRPr="00216E24">
        <w:instrText xml:space="preserve"> ADDIN EN.CITE.DATA </w:instrText>
      </w:r>
      <w:r w:rsidR="00791E99" w:rsidRPr="00216E24">
        <w:fldChar w:fldCharType="end"/>
      </w:r>
      <w:r w:rsidRPr="00216E24">
        <w:fldChar w:fldCharType="separate"/>
      </w:r>
      <w:r w:rsidR="00054DC1" w:rsidRPr="00216E24">
        <w:rPr>
          <w:noProof/>
          <w:vertAlign w:val="superscript"/>
        </w:rPr>
        <w:t>32</w:t>
      </w:r>
      <w:r w:rsidRPr="00216E24">
        <w:fldChar w:fldCharType="end"/>
      </w:r>
      <w:r w:rsidRPr="00216E24">
        <w:t xml:space="preserve"> disregarding information that might be clinically meaningful to physicians and patients in establishing the treatment effect.  Inclusion of such events may also increase a study’s power if the treatment effect is consistent among first and repeat events.</w:t>
      </w:r>
      <w:r w:rsidRPr="00216E24">
        <w:fldChar w:fldCharType="begin">
          <w:fldData xml:space="preserve">PFJlZm1hbj48Q2l0ZT48QXV0aG9yPlBvY29jazwvQXV0aG9yPjxZZWFyPjIwMTU8L1llYXI+PFJl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</w:fldData>
        </w:fldChar>
      </w:r>
      <w:r w:rsidR="00791E99" w:rsidRPr="00216E24">
        <w:instrText xml:space="preserve"> ADDIN REFMGR.CITE </w:instrText>
      </w:r>
      <w:r w:rsidR="00791E99" w:rsidRPr="00216E24">
        <w:fldChar w:fldCharType="begin">
          <w:fldData xml:space="preserve">PFJlZm1hbj48Q2l0ZT48QXV0aG9yPlBvY29jazwvQXV0aG9yPjxZZWFyPjIwMTU8L1llYXI+PFJl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</w:fldData>
        </w:fldChar>
      </w:r>
      <w:r w:rsidR="00791E99" w:rsidRPr="00216E24">
        <w:instrText xml:space="preserve"> ADDIN EN.CITE.DATA </w:instrText>
      </w:r>
      <w:r w:rsidR="00791E99" w:rsidRPr="00216E24">
        <w:fldChar w:fldCharType="end"/>
      </w:r>
      <w:r w:rsidRPr="00216E24">
        <w:fldChar w:fldCharType="separate"/>
      </w:r>
      <w:r w:rsidR="00054DC1" w:rsidRPr="00216E24">
        <w:rPr>
          <w:noProof/>
          <w:vertAlign w:val="superscript"/>
        </w:rPr>
        <w:t>32</w:t>
      </w:r>
      <w:r w:rsidRPr="00216E24">
        <w:fldChar w:fldCharType="end"/>
      </w:r>
      <w:r w:rsidRPr="00216E24">
        <w:t xml:space="preserve">  </w:t>
      </w:r>
    </w:p>
    <w:p w14:paraId="1E5EE270" w14:textId="72204EA7" w:rsidR="007118E3" w:rsidRPr="00216E24" w:rsidRDefault="007118E3" w:rsidP="007118E3">
      <w:pPr>
        <w:spacing w:after="0" w:line="480" w:lineRule="auto"/>
      </w:pPr>
      <w:r w:rsidRPr="00216E24">
        <w:tab/>
        <w:t>Substantial work has been done in recent years applying methods to analyze recurrent events to completed chronic heart failure trial databases.</w:t>
      </w:r>
      <w:r w:rsidRPr="00216E24">
        <w:fldChar w:fldCharType="begin">
          <w:fldData xml:space="preserve">PFJlZm1hbj48Q2l0ZT48QXV0aG9yPlJvZ2VyczwvQXV0aG9yPjxZZWFyPjIwMTQ8L1llYXI+PFJl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</w:fldData>
        </w:fldChar>
      </w:r>
      <w:r w:rsidR="00791E99" w:rsidRPr="00216E24">
        <w:instrText xml:space="preserve"> ADDIN REFMGR.CITE </w:instrText>
      </w:r>
      <w:r w:rsidR="00791E99" w:rsidRPr="00216E24">
        <w:fldChar w:fldCharType="begin">
          <w:fldData xml:space="preserve">PFJlZm1hbj48Q2l0ZT48QXV0aG9yPlJvZ2VyczwvQXV0aG9yPjxZZWFyPjIwMTQ8L1llYXI+PFJl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</w:fldData>
        </w:fldChar>
      </w:r>
      <w:r w:rsidR="00791E99" w:rsidRPr="00216E24">
        <w:instrText xml:space="preserve"> ADDIN EN.CITE.DATA </w:instrText>
      </w:r>
      <w:r w:rsidR="00791E99" w:rsidRPr="00216E24">
        <w:fldChar w:fldCharType="end"/>
      </w:r>
      <w:r w:rsidRPr="00216E24">
        <w:fldChar w:fldCharType="separate"/>
      </w:r>
      <w:r w:rsidR="00054DC1" w:rsidRPr="00216E24">
        <w:rPr>
          <w:noProof/>
          <w:vertAlign w:val="superscript"/>
        </w:rPr>
        <w:t>33;34</w:t>
      </w:r>
      <w:r w:rsidRPr="00216E24">
        <w:fldChar w:fldCharType="end"/>
      </w:r>
      <w:r w:rsidRPr="00216E24">
        <w:t xml:space="preserve">  These post-hoc analyses showed that a substantial </w:t>
      </w:r>
      <w:r w:rsidR="00A00D3F" w:rsidRPr="00216E24">
        <w:t>number</w:t>
      </w:r>
      <w:r w:rsidRPr="00216E24">
        <w:t xml:space="preserve"> of important clinical events were not included in the primary analysis </w:t>
      </w:r>
      <w:r w:rsidR="00157D12" w:rsidRPr="00216E24">
        <w:lastRenderedPageBreak/>
        <w:t xml:space="preserve">when </w:t>
      </w:r>
      <w:r w:rsidRPr="00216E24">
        <w:t>only considering the first event; in the CHARM-Preserved trial, the time-to-event analysis only used 53% of all heart failure hospitalizations and 57% of all cardiovascular deaths.</w:t>
      </w:r>
      <w:r w:rsidRPr="00216E24">
        <w:fldChar w:fldCharType="begin">
          <w:fldData xml:space="preserve">PFJlZm1hbj48Q2l0ZT48QXV0aG9yPlJvZ2VyczwvQXV0aG9yPjxZZWFyPjIwMTQ8L1llYXI+PFJl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</w:fldData>
        </w:fldChar>
      </w:r>
      <w:r w:rsidR="00791E99" w:rsidRPr="00216E24">
        <w:instrText xml:space="preserve"> ADDIN REFMGR.CITE </w:instrText>
      </w:r>
      <w:r w:rsidR="00791E99" w:rsidRPr="00216E24">
        <w:fldChar w:fldCharType="begin">
          <w:fldData xml:space="preserve">PFJlZm1hbj48Q2l0ZT48QXV0aG9yPlJvZ2VyczwvQXV0aG9yPjxZZWFyPjIwMTQ8L1llYXI+PFJl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</w:fldData>
        </w:fldChar>
      </w:r>
      <w:r w:rsidR="00791E99" w:rsidRPr="00216E24">
        <w:instrText xml:space="preserve"> ADDIN EN.CITE.DATA </w:instrText>
      </w:r>
      <w:r w:rsidR="00791E99" w:rsidRPr="00216E24">
        <w:fldChar w:fldCharType="end"/>
      </w:r>
      <w:r w:rsidRPr="00216E24">
        <w:fldChar w:fldCharType="separate"/>
      </w:r>
      <w:r w:rsidR="00054DC1" w:rsidRPr="00216E24">
        <w:rPr>
          <w:noProof/>
          <w:vertAlign w:val="superscript"/>
        </w:rPr>
        <w:t>33</w:t>
      </w:r>
      <w:r w:rsidRPr="00216E24">
        <w:fldChar w:fldCharType="end"/>
      </w:r>
      <w:r w:rsidRPr="00216E24">
        <w:t xml:space="preserve">  A similar proportion of events were not included in the time-to-event analysis of the Controlled </w:t>
      </w:r>
      <w:proofErr w:type="spellStart"/>
      <w:r w:rsidRPr="00216E24">
        <w:t>Rosuvastatin</w:t>
      </w:r>
      <w:proofErr w:type="spellEnd"/>
      <w:r w:rsidRPr="00216E24">
        <w:t xml:space="preserve"> Multinational Trial in Heart Failure (CORONA) trial.</w:t>
      </w:r>
      <w:r w:rsidRPr="00216E24">
        <w:fldChar w:fldCharType="begin">
          <w:fldData xml:space="preserve">PFJlZm1hbj48Q2l0ZT48QXV0aG9yPlJvZ2VyczwvQXV0aG9yPjxZZWFyPjIwMTQ8L1llYXI+PFJl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==
</w:fldData>
        </w:fldChar>
      </w:r>
      <w:r w:rsidR="00791E99" w:rsidRPr="00216E24">
        <w:instrText xml:space="preserve"> ADDIN REFMGR.CITE </w:instrText>
      </w:r>
      <w:r w:rsidR="00791E99" w:rsidRPr="00216E24">
        <w:fldChar w:fldCharType="begin">
          <w:fldData xml:space="preserve">PFJlZm1hbj48Q2l0ZT48QXV0aG9yPlJvZ2VyczwvQXV0aG9yPjxZZWFyPjIwMTQ8L1llYXI+PFJl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==
</w:fldData>
        </w:fldChar>
      </w:r>
      <w:r w:rsidR="00791E99" w:rsidRPr="00216E24">
        <w:instrText xml:space="preserve"> ADDIN EN.CITE.DATA </w:instrText>
      </w:r>
      <w:r w:rsidR="00791E99" w:rsidRPr="00216E24">
        <w:fldChar w:fldCharType="end"/>
      </w:r>
      <w:r w:rsidRPr="00216E24">
        <w:fldChar w:fldCharType="separate"/>
      </w:r>
      <w:r w:rsidR="00054DC1" w:rsidRPr="00216E24">
        <w:rPr>
          <w:noProof/>
          <w:vertAlign w:val="superscript"/>
        </w:rPr>
        <w:t>34</w:t>
      </w:r>
      <w:r w:rsidRPr="00216E24">
        <w:fldChar w:fldCharType="end"/>
      </w:r>
      <w:r w:rsidRPr="00216E24">
        <w:t xml:space="preserve">  However, methodological issues need to be addressed, and recurrent event analyses must account for the competing risk of mortality and the lack of independence of repeat events within a given patient.</w:t>
      </w:r>
      <w:r w:rsidRPr="00216E24">
        <w:fldChar w:fldCharType="begin">
          <w:fldData xml:space="preserve">PFJlZm1hbj48Q2l0ZT48QXV0aG9yPlBvY29jazwvQXV0aG9yPjxZZWFyPjIwMTU8L1llYXI+PFJl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</w:fldData>
        </w:fldChar>
      </w:r>
      <w:r w:rsidR="00791E99" w:rsidRPr="00216E24">
        <w:instrText xml:space="preserve"> ADDIN REFMGR.CITE </w:instrText>
      </w:r>
      <w:r w:rsidR="00791E99" w:rsidRPr="00216E24">
        <w:fldChar w:fldCharType="begin">
          <w:fldData xml:space="preserve">PFJlZm1hbj48Q2l0ZT48QXV0aG9yPlBvY29jazwvQXV0aG9yPjxZZWFyPjIwMTU8L1llYXI+PFJl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</w:fldData>
        </w:fldChar>
      </w:r>
      <w:r w:rsidR="00791E99" w:rsidRPr="00216E24">
        <w:instrText xml:space="preserve"> ADDIN EN.CITE.DATA </w:instrText>
      </w:r>
      <w:r w:rsidR="00791E99" w:rsidRPr="00216E24">
        <w:fldChar w:fldCharType="end"/>
      </w:r>
      <w:r w:rsidRPr="00216E24">
        <w:fldChar w:fldCharType="separate"/>
      </w:r>
      <w:r w:rsidR="00054DC1" w:rsidRPr="00216E24">
        <w:rPr>
          <w:noProof/>
          <w:vertAlign w:val="superscript"/>
        </w:rPr>
        <w:t>32</w:t>
      </w:r>
      <w:r w:rsidRPr="00216E24">
        <w:fldChar w:fldCharType="end"/>
      </w:r>
      <w:r w:rsidRPr="00216E24">
        <w:t xml:space="preserve">  Several different analytical methods are available to address these issues, and each has its strengths and limitations, although general agreement among the methods </w:t>
      </w:r>
      <w:r w:rsidR="0036352C" w:rsidRPr="00216E24">
        <w:t xml:space="preserve">(negative binomial, Andersen-Gill, and joint-frailty model) </w:t>
      </w:r>
      <w:r w:rsidRPr="00216E24">
        <w:t>has been noted.</w:t>
      </w:r>
      <w:r w:rsidRPr="00216E24">
        <w:fldChar w:fldCharType="begin">
          <w:fldData xml:space="preserve">PFJlZm1hbj48Q2l0ZT48QXV0aG9yPlJvZ2VyczwvQXV0aG9yPjxZZWFyPjIwMTQ8L1llYXI+PFJl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</w:fldData>
        </w:fldChar>
      </w:r>
      <w:r w:rsidR="00791E99" w:rsidRPr="00216E24">
        <w:instrText xml:space="preserve"> ADDIN REFMGR.CITE </w:instrText>
      </w:r>
      <w:r w:rsidR="00791E99" w:rsidRPr="00216E24">
        <w:fldChar w:fldCharType="begin">
          <w:fldData xml:space="preserve">PFJlZm1hbj48Q2l0ZT48QXV0aG9yPlJvZ2VyczwvQXV0aG9yPjxZZWFyPjIwMTQ8L1llYXI+PFJl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</w:fldData>
        </w:fldChar>
      </w:r>
      <w:r w:rsidR="00791E99" w:rsidRPr="00216E24">
        <w:instrText xml:space="preserve"> ADDIN EN.CITE.DATA </w:instrText>
      </w:r>
      <w:r w:rsidR="00791E99" w:rsidRPr="00216E24">
        <w:fldChar w:fldCharType="end"/>
      </w:r>
      <w:r w:rsidRPr="00216E24">
        <w:fldChar w:fldCharType="separate"/>
      </w:r>
      <w:r w:rsidR="00054DC1" w:rsidRPr="00216E24">
        <w:rPr>
          <w:noProof/>
          <w:vertAlign w:val="superscript"/>
        </w:rPr>
        <w:t>33;34</w:t>
      </w:r>
      <w:r w:rsidRPr="00216E24">
        <w:fldChar w:fldCharType="end"/>
      </w:r>
      <w:r w:rsidRPr="00216E24">
        <w:t xml:space="preserve">  </w:t>
      </w:r>
      <w:r w:rsidR="0036352C" w:rsidRPr="00216E24">
        <w:t xml:space="preserve">As suggested by Rogers et al, the choice of the primary analysis method depends on the desired balance between </w:t>
      </w:r>
      <w:r w:rsidR="00791E99" w:rsidRPr="00216E24">
        <w:t>interpretability and robustness of the analysis; population characteristics (e.g., low or high death rates) also plays a role.</w:t>
      </w:r>
      <w:r w:rsidR="00791E99" w:rsidRPr="00216E24">
        <w:fldChar w:fldCharType="begin">
          <w:fldData xml:space="preserve">PFJlZm1hbj48Q2l0ZT48QXV0aG9yPlJvZ2VyczwvQXV0aG9yPjxZZWFyPjIwMTQ8L1llYXI+PFJl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</w:fldData>
        </w:fldChar>
      </w:r>
      <w:r w:rsidR="00791E99" w:rsidRPr="00216E24">
        <w:instrText xml:space="preserve"> ADDIN REFMGR.CITE </w:instrText>
      </w:r>
      <w:r w:rsidR="00791E99" w:rsidRPr="00216E24">
        <w:fldChar w:fldCharType="begin">
          <w:fldData xml:space="preserve">PFJlZm1hbj48Q2l0ZT48QXV0aG9yPlJvZ2VyczwvQXV0aG9yPjxZZWFyPjIwMTQ8L1llYXI+PFJl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</w:fldData>
        </w:fldChar>
      </w:r>
      <w:r w:rsidR="00791E99" w:rsidRPr="00216E24">
        <w:instrText xml:space="preserve"> ADDIN EN.CITE.DATA </w:instrText>
      </w:r>
      <w:r w:rsidR="00791E99" w:rsidRPr="00216E24">
        <w:fldChar w:fldCharType="end"/>
      </w:r>
      <w:r w:rsidR="00791E99" w:rsidRPr="00216E24">
        <w:fldChar w:fldCharType="separate"/>
      </w:r>
      <w:r w:rsidR="00791E99" w:rsidRPr="00216E24">
        <w:rPr>
          <w:noProof/>
          <w:vertAlign w:val="superscript"/>
        </w:rPr>
        <w:t>33</w:t>
      </w:r>
      <w:r w:rsidR="00791E99" w:rsidRPr="00216E24">
        <w:fldChar w:fldCharType="end"/>
      </w:r>
      <w:r w:rsidR="00791E99" w:rsidRPr="00216E24">
        <w:t xml:space="preserve">  </w:t>
      </w:r>
      <w:r w:rsidRPr="00216E24">
        <w:t>The Efficacy and Safety of LCZ696 Compared to Valsartan on Morbidity and Mortality in Heart Failure Patients with Preserved Ejection Fraction (PARAGON-HF) trial was designed with the primary endpoint of cumulative number of primary composite events of cardiovascular death and total (first and recurrent) heart failure hospitalizations (http://clinicaltrials.gov, NCT01920711).</w:t>
      </w:r>
      <w:r w:rsidR="00AF103E" w:rsidRPr="00216E24">
        <w:fldChar w:fldCharType="begin">
          <w:fldData xml:space="preserve">PFJlZm1hbj48Q2l0ZT48QXV0aG9yPk1jTXVycmF5PC9BdXRob3I+PFllYXI+MjAxNDwvWWVhcj48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</w:fldData>
        </w:fldChar>
      </w:r>
      <w:r w:rsidR="00791E99" w:rsidRPr="00216E24">
        <w:instrText xml:space="preserve"> ADDIN REFMGR.CITE </w:instrText>
      </w:r>
      <w:r w:rsidR="00791E99" w:rsidRPr="00216E24">
        <w:fldChar w:fldCharType="begin">
          <w:fldData xml:space="preserve">PFJlZm1hbj48Q2l0ZT48QXV0aG9yPk1jTXVycmF5PC9BdXRob3I+PFllYXI+MjAxNDwvWWVhcj48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</w:fldData>
        </w:fldChar>
      </w:r>
      <w:r w:rsidR="00791E99" w:rsidRPr="00216E24">
        <w:instrText xml:space="preserve"> ADDIN EN.CITE.DATA </w:instrText>
      </w:r>
      <w:r w:rsidR="00791E99" w:rsidRPr="00216E24">
        <w:fldChar w:fldCharType="end"/>
      </w:r>
      <w:r w:rsidR="00AF103E" w:rsidRPr="00216E24">
        <w:fldChar w:fldCharType="separate"/>
      </w:r>
      <w:r w:rsidR="00054DC1" w:rsidRPr="00216E24">
        <w:rPr>
          <w:noProof/>
          <w:vertAlign w:val="superscript"/>
        </w:rPr>
        <w:t>35</w:t>
      </w:r>
      <w:r w:rsidR="00AF103E" w:rsidRPr="00216E24">
        <w:fldChar w:fldCharType="end"/>
      </w:r>
      <w:r w:rsidRPr="00216E24">
        <w:t xml:space="preserve">  </w:t>
      </w:r>
      <w:r w:rsidR="00AF103E" w:rsidRPr="00216E24">
        <w:t>The Calcium Upregulation by Percutaneous Administration of Gene Therapy in Patients with Cardiac Disease (CUPID 2) recently used this approach with a joint frailty analysis to assess time-to-recurrent heart hospitalizations accounting for correlated recurrent events within patients and the correlation between recurrent and terminal events.</w:t>
      </w:r>
      <w:r w:rsidR="00AF103E" w:rsidRPr="00216E24">
        <w:fldChar w:fldCharType="begin">
          <w:fldData xml:space="preserve">PFJlZm1hbj48Q2l0ZT48QXV0aG9yPkdyZWVuYmVyZzwvQXV0aG9yPjxZZWFyPjIwMTY8L1llYXI+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</w:fldData>
        </w:fldChar>
      </w:r>
      <w:r w:rsidR="00791E99" w:rsidRPr="00216E24">
        <w:instrText xml:space="preserve"> ADDIN REFMGR.CITE </w:instrText>
      </w:r>
      <w:r w:rsidR="00791E99" w:rsidRPr="00216E24">
        <w:fldChar w:fldCharType="begin">
          <w:fldData xml:space="preserve">PFJlZm1hbj48Q2l0ZT48QXV0aG9yPkdyZWVuYmVyZzwvQXV0aG9yPjxZZWFyPjIwMTY8L1llYXI+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</w:fldData>
        </w:fldChar>
      </w:r>
      <w:r w:rsidR="00791E99" w:rsidRPr="00216E24">
        <w:instrText xml:space="preserve"> ADDIN EN.CITE.DATA </w:instrText>
      </w:r>
      <w:r w:rsidR="00791E99" w:rsidRPr="00216E24">
        <w:fldChar w:fldCharType="end"/>
      </w:r>
      <w:r w:rsidR="00AF103E" w:rsidRPr="00216E24">
        <w:fldChar w:fldCharType="separate"/>
      </w:r>
      <w:r w:rsidR="00054DC1" w:rsidRPr="00216E24">
        <w:rPr>
          <w:noProof/>
          <w:vertAlign w:val="superscript"/>
        </w:rPr>
        <w:t>36</w:t>
      </w:r>
      <w:r w:rsidR="00AF103E" w:rsidRPr="00216E24">
        <w:fldChar w:fldCharType="end"/>
      </w:r>
      <w:r w:rsidR="00AF103E" w:rsidRPr="00216E24">
        <w:t xml:space="preserve">  </w:t>
      </w:r>
      <w:r w:rsidRPr="00216E24">
        <w:t xml:space="preserve">Consensus has not been achieved on best practice for presenting recurrent events data, and these decisions may need to be considered on a trial-by-trial basis.  At a minimum, regulatory advice on proposed approaches is strongly recommended prior to initiating a heart failure trial which is intended to support product </w:t>
      </w:r>
      <w:r w:rsidR="00157D12" w:rsidRPr="00216E24">
        <w:lastRenderedPageBreak/>
        <w:t xml:space="preserve">registration and </w:t>
      </w:r>
      <w:r w:rsidRPr="00216E24">
        <w:t xml:space="preserve">labeling, and sensitivity analyses should be planned to evaluate the robustness of the findings.  </w:t>
      </w:r>
    </w:p>
    <w:p w14:paraId="3921B76F" w14:textId="77777777" w:rsidR="007118E3" w:rsidRPr="00216E24" w:rsidRDefault="007118E3" w:rsidP="007118E3">
      <w:pPr>
        <w:spacing w:after="0" w:line="480" w:lineRule="auto"/>
      </w:pPr>
    </w:p>
    <w:p w14:paraId="7AE8799D" w14:textId="438E6695" w:rsidR="00701D49" w:rsidRPr="00216E24" w:rsidRDefault="00701D49" w:rsidP="00951A07">
      <w:pPr>
        <w:spacing w:after="0" w:line="480" w:lineRule="auto"/>
      </w:pPr>
      <w:r w:rsidRPr="00216E24">
        <w:rPr>
          <w:b/>
        </w:rPr>
        <w:t>CLINICAL TRIAL DESIGN</w:t>
      </w:r>
    </w:p>
    <w:p w14:paraId="2FFABFE3" w14:textId="77777777" w:rsidR="007118E3" w:rsidRPr="00216E24" w:rsidRDefault="007118E3" w:rsidP="007118E3">
      <w:pPr>
        <w:keepNext/>
        <w:spacing w:after="0" w:line="480" w:lineRule="auto"/>
      </w:pPr>
      <w:r w:rsidRPr="00216E24">
        <w:rPr>
          <w:b/>
        </w:rPr>
        <w:t>Patient Population</w:t>
      </w:r>
    </w:p>
    <w:p w14:paraId="41A03CE2" w14:textId="4BB9D3F5" w:rsidR="007118E3" w:rsidRPr="00216E24" w:rsidRDefault="007118E3" w:rsidP="007118E3">
      <w:pPr>
        <w:spacing w:after="0" w:line="480" w:lineRule="auto"/>
      </w:pPr>
      <w:r w:rsidRPr="00216E24">
        <w:tab/>
        <w:t xml:space="preserve">The target population enrolled in a pivotal trial should be easily identifiable and </w:t>
      </w:r>
      <w:r w:rsidR="00865B74" w:rsidRPr="00216E24">
        <w:t xml:space="preserve">generally </w:t>
      </w:r>
      <w:r w:rsidRPr="00216E24">
        <w:t xml:space="preserve">representative of the intended population post-approval.  Enrichment criteria are often employed in modern clinical trials either to 1) define the population and ensure enrollment of patients with the </w:t>
      </w:r>
      <w:r w:rsidR="003F19F9" w:rsidRPr="00216E24">
        <w:t xml:space="preserve">condition </w:t>
      </w:r>
      <w:r w:rsidRPr="00216E24">
        <w:t>(e.g., B-type natriuretic peptide [BNP] or N-terminal-</w:t>
      </w:r>
      <w:proofErr w:type="spellStart"/>
      <w:r w:rsidRPr="00216E24">
        <w:t>proBNP</w:t>
      </w:r>
      <w:proofErr w:type="spellEnd"/>
      <w:r w:rsidRPr="00216E24">
        <w:t xml:space="preserve"> [NT-</w:t>
      </w:r>
      <w:proofErr w:type="spellStart"/>
      <w:r w:rsidRPr="00216E24">
        <w:t>proBNP</w:t>
      </w:r>
      <w:proofErr w:type="spellEnd"/>
      <w:r w:rsidRPr="00216E24">
        <w:t xml:space="preserve">] criteria to confirm the diagnosis of heart failure); 2) ensure enrollment of a sufficiently at-risk population to meet event rate and sample size assumptions; 3) homogenize risk among enrolled patients; or 4) select patients where a positive benefit/risk relationship is most likely </w:t>
      </w:r>
      <w:r w:rsidR="00C22D9D" w:rsidRPr="00216E24">
        <w:t>based on the documented presence of the target mechanism</w:t>
      </w:r>
      <w:r w:rsidR="008A3C23" w:rsidRPr="00216E24">
        <w:t xml:space="preserve"> of action</w:t>
      </w:r>
      <w:r w:rsidRPr="00216E24">
        <w:t xml:space="preserve">.  </w:t>
      </w:r>
      <w:r w:rsidR="00D253B4" w:rsidRPr="00216E24">
        <w:t>An enrichment strategy designed to increase the event rate also identifies the patients with the greatest medical need.</w:t>
      </w:r>
    </w:p>
    <w:p w14:paraId="3B4C86A3" w14:textId="557E9B87" w:rsidR="007118E3" w:rsidRPr="00216E24" w:rsidRDefault="007118E3" w:rsidP="007118E3">
      <w:pPr>
        <w:spacing w:after="0" w:line="480" w:lineRule="auto"/>
      </w:pPr>
      <w:r w:rsidRPr="00216E24">
        <w:tab/>
      </w:r>
      <w:r w:rsidR="008A3C23" w:rsidRPr="00216E24">
        <w:t>If an enrichment approach is applied in a clinical study intended to support product registration, justification that the extrapolation to use in lower risk patients is likely to be required by regulators</w:t>
      </w:r>
      <w:r w:rsidR="00436990" w:rsidRPr="00216E24">
        <w:t xml:space="preserve"> when a broader indication is claimed</w:t>
      </w:r>
      <w:r w:rsidR="008A3C23" w:rsidRPr="00216E24">
        <w:t xml:space="preserve">.  </w:t>
      </w:r>
      <w:r w:rsidR="002D26E7" w:rsidRPr="00216E24">
        <w:t>A</w:t>
      </w:r>
      <w:r w:rsidRPr="00216E24">
        <w:t>pproved labe</w:t>
      </w:r>
      <w:r w:rsidR="00BB40C9" w:rsidRPr="00216E24">
        <w:t>l</w:t>
      </w:r>
      <w:r w:rsidRPr="00216E24">
        <w:t xml:space="preserve">ling </w:t>
      </w:r>
      <w:r w:rsidR="002D26E7" w:rsidRPr="00216E24">
        <w:t xml:space="preserve">may </w:t>
      </w:r>
      <w:r w:rsidR="00436990" w:rsidRPr="00216E24">
        <w:t xml:space="preserve">need to </w:t>
      </w:r>
      <w:r w:rsidRPr="00216E24">
        <w:t xml:space="preserve">reflect </w:t>
      </w:r>
      <w:r w:rsidR="002D26E7" w:rsidRPr="00216E24">
        <w:t xml:space="preserve">some of </w:t>
      </w:r>
      <w:r w:rsidRPr="00216E24">
        <w:t xml:space="preserve">the eligibility criteria </w:t>
      </w:r>
      <w:r w:rsidR="008A3C23" w:rsidRPr="00216E24">
        <w:t xml:space="preserve">used </w:t>
      </w:r>
      <w:r w:rsidRPr="00216E24">
        <w:t xml:space="preserve">in a clinical trial </w:t>
      </w:r>
      <w:r w:rsidR="008A3C23" w:rsidRPr="00216E24">
        <w:t xml:space="preserve">to </w:t>
      </w:r>
      <w:r w:rsidRPr="00216E24">
        <w:t xml:space="preserve">identify patients with the </w:t>
      </w:r>
      <w:r w:rsidR="003F19F9" w:rsidRPr="00216E24">
        <w:t xml:space="preserve">condition </w:t>
      </w:r>
      <w:r w:rsidR="00436990" w:rsidRPr="00216E24">
        <w:t xml:space="preserve">who have </w:t>
      </w:r>
      <w:r w:rsidRPr="00216E24">
        <w:t xml:space="preserve">the </w:t>
      </w:r>
      <w:r w:rsidR="00436990" w:rsidRPr="00216E24">
        <w:t xml:space="preserve">highest </w:t>
      </w:r>
      <w:r w:rsidRPr="00216E24">
        <w:t xml:space="preserve">likelihood of therapeutic response.  </w:t>
      </w:r>
      <w:r w:rsidR="00436990" w:rsidRPr="00216E24">
        <w:t xml:space="preserve">This will also depend on the risks. </w:t>
      </w:r>
      <w:r w:rsidR="00EA5551" w:rsidRPr="00216E24">
        <w:t xml:space="preserve"> </w:t>
      </w:r>
      <w:r w:rsidRPr="00216E24">
        <w:t>Conversely, the label should not reflect enrollment criteria used solely for the purpose of enriching or homogenizing the risk of the population (e.g., BNP or NT-</w:t>
      </w:r>
      <w:proofErr w:type="spellStart"/>
      <w:r w:rsidRPr="00216E24">
        <w:t>proBNP</w:t>
      </w:r>
      <w:proofErr w:type="spellEnd"/>
      <w:r w:rsidRPr="00216E24">
        <w:t xml:space="preserve"> above a threshold level, prior heart failure hospitalization), unless the criteria excluded a large proportion of potential patients.</w:t>
      </w:r>
      <w:r w:rsidR="008A3C23" w:rsidRPr="00216E24">
        <w:t xml:space="preserve">  </w:t>
      </w:r>
      <w:r w:rsidRPr="00216E24">
        <w:t xml:space="preserve">If a treatment effect is shown in an enriched population and the results are </w:t>
      </w:r>
      <w:r w:rsidRPr="00216E24">
        <w:lastRenderedPageBreak/>
        <w:t xml:space="preserve">applied to a lower risk population, the absolute benefit of treatment may be less in the lower risk population, which may </w:t>
      </w:r>
      <w:r w:rsidR="00436990" w:rsidRPr="00216E24">
        <w:t xml:space="preserve">also </w:t>
      </w:r>
      <w:r w:rsidRPr="00216E24">
        <w:t>have implications for health technology assessments and payer decisions.  Broader regulatory indications allow local authorities and downstream stakeholders to determine how the results most appropriately apply to their populations.</w:t>
      </w:r>
    </w:p>
    <w:p w14:paraId="0A06F62A" w14:textId="76B7C342" w:rsidR="007118E3" w:rsidRPr="00216E24" w:rsidRDefault="007118E3" w:rsidP="007118E3">
      <w:pPr>
        <w:spacing w:after="0" w:line="480" w:lineRule="auto"/>
      </w:pPr>
      <w:r w:rsidRPr="00216E24">
        <w:tab/>
        <w:t xml:space="preserve">Patients admitted to hospital with acute heart failure should not be enrolled in chronic heart failure trials in the early phase of that admission while the patient is unstable.  Many interventions may take place during a hospitalization for acute heart failure (e.g., administration of </w:t>
      </w:r>
      <w:r w:rsidR="00C22D9D" w:rsidRPr="00216E24">
        <w:t xml:space="preserve">intravenous diuretic and </w:t>
      </w:r>
      <w:r w:rsidRPr="00216E24">
        <w:t xml:space="preserve">vasoactive therapies, </w:t>
      </w:r>
      <w:proofErr w:type="spellStart"/>
      <w:r w:rsidRPr="00216E24">
        <w:t>uptitration</w:t>
      </w:r>
      <w:proofErr w:type="spellEnd"/>
      <w:r w:rsidRPr="00216E24">
        <w:t xml:space="preserve"> of evidence based therapies, implantation of cardiac devices), and these treatment measures may mask the treatment effects of the investigational therapy.  It may be valuable</w:t>
      </w:r>
      <w:r w:rsidR="00B93605" w:rsidRPr="00216E24">
        <w:t>,</w:t>
      </w:r>
      <w:r w:rsidR="007766F5" w:rsidRPr="00216E24">
        <w:t xml:space="preserve"> though</w:t>
      </w:r>
      <w:r w:rsidR="00B93605" w:rsidRPr="00216E24">
        <w:t>,</w:t>
      </w:r>
      <w:r w:rsidRPr="00216E24">
        <w:t xml:space="preserve"> to enroll patients hospitalized for heart failure in the hospital setting </w:t>
      </w:r>
      <w:r w:rsidR="00212364" w:rsidRPr="00216E24">
        <w:t xml:space="preserve">who are </w:t>
      </w:r>
      <w:r w:rsidR="00ED1EF3" w:rsidRPr="00216E24">
        <w:t xml:space="preserve">stabilized </w:t>
      </w:r>
      <w:r w:rsidR="00212364" w:rsidRPr="00216E24">
        <w:t xml:space="preserve">and not receiving parenteral therapy </w:t>
      </w:r>
      <w:r w:rsidRPr="00216E24">
        <w:t xml:space="preserve">to evaluate the effect of chronic therapies </w:t>
      </w:r>
      <w:r w:rsidR="004B6CFC" w:rsidRPr="00216E24">
        <w:t xml:space="preserve">that are </w:t>
      </w:r>
      <w:r w:rsidRPr="00216E24">
        <w:t>started during the hospitalization</w:t>
      </w:r>
      <w:r w:rsidR="00212364" w:rsidRPr="00216E24">
        <w:t xml:space="preserve">, </w:t>
      </w:r>
      <w:r w:rsidRPr="00216E24">
        <w:t>at discharge or in the early post-discharge period (e.g., 30-days post-discharge)</w:t>
      </w:r>
      <w:r w:rsidR="00865B74" w:rsidRPr="00216E24">
        <w:t>.</w:t>
      </w:r>
      <w:r w:rsidR="00ED1EF3" w:rsidRPr="00216E24">
        <w:t xml:space="preserve"> </w:t>
      </w:r>
    </w:p>
    <w:p w14:paraId="481E5E9C" w14:textId="34AB5918" w:rsidR="007118E3" w:rsidRPr="00216E24" w:rsidRDefault="007118E3" w:rsidP="007118E3">
      <w:pPr>
        <w:spacing w:after="0" w:line="480" w:lineRule="auto"/>
      </w:pPr>
      <w:r w:rsidRPr="00216E24">
        <w:tab/>
      </w:r>
      <w:r w:rsidR="00ED1EF3" w:rsidRPr="00216E24">
        <w:t>P</w:t>
      </w:r>
      <w:r w:rsidRPr="00216E24">
        <w:t xml:space="preserve">atients enrolled in ‘chronic’ heart failure trials should generally be </w:t>
      </w:r>
      <w:r w:rsidR="003547E4" w:rsidRPr="00216E24">
        <w:t xml:space="preserve">clinically </w:t>
      </w:r>
      <w:r w:rsidRPr="00216E24">
        <w:t xml:space="preserve">stable, although </w:t>
      </w:r>
      <w:r w:rsidR="003547E4" w:rsidRPr="00216E24">
        <w:t xml:space="preserve">the definition of clinical </w:t>
      </w:r>
      <w:r w:rsidRPr="00216E24">
        <w:t>“stability”</w:t>
      </w:r>
      <w:r w:rsidR="003547E4" w:rsidRPr="00216E24">
        <w:t xml:space="preserve"> should not be confused with the “stability” of concomitant standard care</w:t>
      </w:r>
      <w:r w:rsidRPr="00216E24">
        <w:t xml:space="preserve">, </w:t>
      </w:r>
      <w:r w:rsidR="003547E4" w:rsidRPr="00216E24">
        <w:t xml:space="preserve">i.e. </w:t>
      </w:r>
      <w:r w:rsidR="00BD0A25" w:rsidRPr="00216E24">
        <w:t>routine</w:t>
      </w:r>
      <w:r w:rsidR="003547E4" w:rsidRPr="00216E24">
        <w:t xml:space="preserve"> dynamic adjustment of</w:t>
      </w:r>
      <w:r w:rsidRPr="00216E24">
        <w:t xml:space="preserve"> background </w:t>
      </w:r>
      <w:r w:rsidR="003547E4" w:rsidRPr="00216E24">
        <w:t xml:space="preserve">medication and other disease management </w:t>
      </w:r>
      <w:r w:rsidR="00C428D3" w:rsidRPr="00216E24">
        <w:t xml:space="preserve">approaches </w:t>
      </w:r>
      <w:r w:rsidR="003547E4" w:rsidRPr="00216E24">
        <w:t xml:space="preserve">should </w:t>
      </w:r>
      <w:r w:rsidR="00C428D3" w:rsidRPr="00216E24">
        <w:t>b</w:t>
      </w:r>
      <w:r w:rsidR="003547E4" w:rsidRPr="00216E24">
        <w:t>e</w:t>
      </w:r>
      <w:r w:rsidR="00C428D3" w:rsidRPr="00216E24">
        <w:t xml:space="preserve"> </w:t>
      </w:r>
      <w:r w:rsidR="008A3C23" w:rsidRPr="00216E24">
        <w:t>permitted</w:t>
      </w:r>
      <w:r w:rsidR="003547E4" w:rsidRPr="00216E24">
        <w:t xml:space="preserve"> in heart failure trials</w:t>
      </w:r>
      <w:r w:rsidRPr="00216E24">
        <w:t>.  One pragmatic approach may be to avoid recruiting patients who remain on parenteral therapies or who are in the early phase of hospital admission</w:t>
      </w:r>
      <w:r w:rsidR="003547E4" w:rsidRPr="00216E24">
        <w:t xml:space="preserve"> before decongestion has been achieved</w:t>
      </w:r>
      <w:r w:rsidRPr="00216E24">
        <w:t xml:space="preserve">. </w:t>
      </w:r>
    </w:p>
    <w:p w14:paraId="6020BED6" w14:textId="77777777" w:rsidR="007118E3" w:rsidRPr="00216E24" w:rsidRDefault="007118E3" w:rsidP="00701D49">
      <w:pPr>
        <w:spacing w:after="0" w:line="480" w:lineRule="auto"/>
        <w:rPr>
          <w:b/>
        </w:rPr>
      </w:pPr>
    </w:p>
    <w:p w14:paraId="757660B9" w14:textId="77777777" w:rsidR="00701D49" w:rsidRPr="00216E24" w:rsidRDefault="00701D49" w:rsidP="00701D49">
      <w:pPr>
        <w:spacing w:after="0" w:line="480" w:lineRule="auto"/>
      </w:pPr>
      <w:r w:rsidRPr="00216E24">
        <w:rPr>
          <w:b/>
        </w:rPr>
        <w:t xml:space="preserve">Optimal Medical Therapy </w:t>
      </w:r>
    </w:p>
    <w:p w14:paraId="401006D8" w14:textId="637B7AA0" w:rsidR="00701D49" w:rsidRPr="00216E24" w:rsidRDefault="00701D49" w:rsidP="00701D49">
      <w:pPr>
        <w:spacing w:after="0" w:line="480" w:lineRule="auto"/>
      </w:pPr>
      <w:r w:rsidRPr="00216E24">
        <w:tab/>
        <w:t>Clinical trials should be conducted against a background of optimal evidence-based care in accordance with treatment practice guidelines.</w:t>
      </w:r>
      <w:r w:rsidR="00CF6E1A" w:rsidRPr="00216E24">
        <w:fldChar w:fldCharType="begin">
          <w:fldData xml:space="preserve">PFJlZm1hbj48Q2l0ZT48QXV0aG9yPlBvbmlrb3dza2k8L0F1dGhvcj48WWVhcj4yMDE2PC9ZZWFy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</w:fldData>
        </w:fldChar>
      </w:r>
      <w:r w:rsidR="00791E99" w:rsidRPr="00216E24">
        <w:instrText xml:space="preserve"> ADDIN REFMGR.CITE </w:instrText>
      </w:r>
      <w:r w:rsidR="00791E99" w:rsidRPr="00216E24">
        <w:fldChar w:fldCharType="begin">
          <w:fldData xml:space="preserve">PFJlZm1hbj48Q2l0ZT48QXV0aG9yPlBvbmlrb3dza2k8L0F1dGhvcj48WWVhcj4yMDE2PC9ZZWFy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</w:fldData>
        </w:fldChar>
      </w:r>
      <w:r w:rsidR="00791E99" w:rsidRPr="00216E24">
        <w:instrText xml:space="preserve"> ADDIN EN.CITE.DATA </w:instrText>
      </w:r>
      <w:r w:rsidR="00791E99" w:rsidRPr="00216E24">
        <w:fldChar w:fldCharType="end"/>
      </w:r>
      <w:r w:rsidR="00CF6E1A" w:rsidRPr="00216E24">
        <w:fldChar w:fldCharType="separate"/>
      </w:r>
      <w:r w:rsidR="00CF6E1A" w:rsidRPr="00216E24">
        <w:rPr>
          <w:noProof/>
          <w:vertAlign w:val="superscript"/>
        </w:rPr>
        <w:t>1</w:t>
      </w:r>
      <w:r w:rsidR="00CF6E1A" w:rsidRPr="00216E24">
        <w:fldChar w:fldCharType="end"/>
      </w:r>
      <w:r w:rsidRPr="00216E24">
        <w:t xml:space="preserve"> However, clinical trials should also reflect </w:t>
      </w:r>
      <w:r w:rsidRPr="00216E24">
        <w:lastRenderedPageBreak/>
        <w:t>real-world practice.  Global trials are a necessity to achieve the large patient numbers needed in modern randomized outcome trials</w:t>
      </w:r>
      <w:r w:rsidR="00BB40C9" w:rsidRPr="00216E24">
        <w:t>,</w:t>
      </w:r>
      <w:r w:rsidRPr="00216E24">
        <w:t xml:space="preserve"> to allow for worldwide regulatory approval</w:t>
      </w:r>
      <w:r w:rsidR="00BB40C9" w:rsidRPr="00216E24">
        <w:t>, and to assess the generalizability of treatments</w:t>
      </w:r>
      <w:r w:rsidRPr="00216E24">
        <w:t>.  Some variation in standard of care across geographic regions is expected, particularly with cardiac devices, because of differences in product availability, reimbursement policies, local standards of care, or other factors that affect patient access.</w:t>
      </w:r>
      <w:r w:rsidRPr="00216E24">
        <w:fldChar w:fldCharType="begin">
          <w:fldData xml:space="preserve">PFJlZm1hbj48Q2l0ZT48QXV0aG9yPkdyZWVuZTwvQXV0aG9yPjxZZWFyPjIwMTU8L1llYXI+PFJl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==
</w:fldData>
        </w:fldChar>
      </w:r>
      <w:r w:rsidR="00791E99" w:rsidRPr="00216E24">
        <w:instrText xml:space="preserve"> ADDIN REFMGR.CITE </w:instrText>
      </w:r>
      <w:r w:rsidR="00791E99" w:rsidRPr="00216E24">
        <w:fldChar w:fldCharType="begin">
          <w:fldData xml:space="preserve">PFJlZm1hbj48Q2l0ZT48QXV0aG9yPkdyZWVuZTwvQXV0aG9yPjxZZWFyPjIwMTU8L1llYXI+PFJl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==
</w:fldData>
        </w:fldChar>
      </w:r>
      <w:r w:rsidR="00791E99" w:rsidRPr="00216E24">
        <w:instrText xml:space="preserve"> ADDIN EN.CITE.DATA </w:instrText>
      </w:r>
      <w:r w:rsidR="00791E99" w:rsidRPr="00216E24">
        <w:fldChar w:fldCharType="end"/>
      </w:r>
      <w:r w:rsidRPr="00216E24">
        <w:fldChar w:fldCharType="separate"/>
      </w:r>
      <w:r w:rsidR="00054DC1" w:rsidRPr="00216E24">
        <w:rPr>
          <w:noProof/>
          <w:vertAlign w:val="superscript"/>
        </w:rPr>
        <w:t>37</w:t>
      </w:r>
      <w:r w:rsidRPr="00216E24">
        <w:fldChar w:fldCharType="end"/>
      </w:r>
      <w:r w:rsidRPr="00216E24">
        <w:t xml:space="preserve">  Patients enrolled within a region should be representative of local standards of care, and randomization should minimize the impact of any differences in standard of care between groups.  </w:t>
      </w:r>
      <w:r w:rsidR="00F46624" w:rsidRPr="00216E24">
        <w:t>Efforts should be made to minimize i</w:t>
      </w:r>
      <w:r w:rsidRPr="00216E24">
        <w:t>mbalances in use of standard of care between groups,</w:t>
      </w:r>
      <w:r w:rsidR="00F46624" w:rsidRPr="00216E24">
        <w:t xml:space="preserve"> and</w:t>
      </w:r>
      <w:r w:rsidRPr="00216E24">
        <w:t xml:space="preserve"> lower than expected use of evidence-based therapies </w:t>
      </w:r>
      <w:r w:rsidR="00F46624" w:rsidRPr="00216E24">
        <w:t>will need to be justified to Health Authorities</w:t>
      </w:r>
      <w:r w:rsidRPr="00216E24">
        <w:t>.</w:t>
      </w:r>
      <w:r w:rsidR="00B93605" w:rsidRPr="00216E24">
        <w:t xml:space="preserve">  </w:t>
      </w:r>
      <w:r w:rsidRPr="00216E24">
        <w:t xml:space="preserve">Given the usually lengthy timeframe required for recruitment and follow-up of randomized trials, changes in standard of care </w:t>
      </w:r>
      <w:r w:rsidR="005D282D" w:rsidRPr="00216E24">
        <w:t>may occur</w:t>
      </w:r>
      <w:r w:rsidRPr="00216E24">
        <w:t xml:space="preserve"> and should be allowed, but </w:t>
      </w:r>
      <w:r w:rsidR="00BD0A25" w:rsidRPr="00216E24">
        <w:t>also should be documented and justified</w:t>
      </w:r>
      <w:r w:rsidRPr="00216E24">
        <w:t xml:space="preserve">.    </w:t>
      </w:r>
    </w:p>
    <w:p w14:paraId="41E36795" w14:textId="74E51EEA" w:rsidR="00701D49" w:rsidRPr="00216E24" w:rsidRDefault="00701D49" w:rsidP="00701D49">
      <w:pPr>
        <w:spacing w:after="0" w:line="480" w:lineRule="auto"/>
      </w:pPr>
      <w:r w:rsidRPr="00216E24">
        <w:tab/>
        <w:t>Geographical differences in event rates, as well as treatment responses, have often been observed in heart failure and other cardiovascular clinical trials.</w:t>
      </w:r>
      <w:r w:rsidRPr="00216E24">
        <w:fldChar w:fldCharType="begin">
          <w:fldData xml:space="preserve">Pk1pbmVyYWxvY29ydGljb2lkIFJlY2VwdG9yIEFudGFnb25pc3RzPC9LZXl3b3Jkcz48S2V5d29y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</w:fldData>
        </w:fldChar>
      </w:r>
      <w:r w:rsidR="00791E99" w:rsidRPr="00216E24">
        <w:instrText xml:space="preserve"> ADDIN REFMGR.CITE </w:instrText>
      </w:r>
      <w:r w:rsidR="00791E99" w:rsidRPr="00216E24">
        <w:fldChar w:fldCharType="begin">
          <w:fldData xml:space="preserve">PFJlZm1hbj48Q2l0ZT48QXV0aG9yPkJsYWlyPC9BdXRob3I+PFllYXI+MjAwODwvWWVhcj48UmVj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==
</w:fldData>
        </w:fldChar>
      </w:r>
      <w:r w:rsidR="00791E99" w:rsidRPr="00216E24">
        <w:instrText xml:space="preserve"> ADDIN EN.CITE.DATA </w:instrText>
      </w:r>
      <w:r w:rsidR="00791E99" w:rsidRPr="00216E24">
        <w:fldChar w:fldCharType="end"/>
      </w:r>
      <w:r w:rsidR="00791E99" w:rsidRPr="00216E24">
        <w:fldChar w:fldCharType="begin">
          <w:fldData xml:space="preserve">Pk1pbmVyYWxvY29ydGljb2lkIFJlY2VwdG9yIEFudGFnb25pc3RzPC9LZXl3b3Jkcz48S2V5d29y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</w:fldData>
        </w:fldChar>
      </w:r>
      <w:r w:rsidR="00791E99" w:rsidRPr="00216E24">
        <w:instrText xml:space="preserve"> ADDIN EN.CITE.DATA </w:instrText>
      </w:r>
      <w:r w:rsidR="00791E99" w:rsidRPr="00216E24">
        <w:fldChar w:fldCharType="end"/>
      </w:r>
      <w:r w:rsidRPr="00216E24">
        <w:fldChar w:fldCharType="separate"/>
      </w:r>
      <w:r w:rsidR="00054DC1" w:rsidRPr="00216E24">
        <w:rPr>
          <w:noProof/>
          <w:vertAlign w:val="superscript"/>
        </w:rPr>
        <w:t>38-42</w:t>
      </w:r>
      <w:r w:rsidRPr="00216E24">
        <w:fldChar w:fldCharType="end"/>
      </w:r>
      <w:r w:rsidRPr="00216E24">
        <w:t xml:space="preserve">  Pre-specified analyses to evaluate the consistency of treatment effect by geographic region are </w:t>
      </w:r>
      <w:r w:rsidR="00E11492" w:rsidRPr="00216E24">
        <w:t>often performed</w:t>
      </w:r>
      <w:r w:rsidRPr="00216E24">
        <w:t>.  However, it is important to recognize the limitations of subgroup analyses,</w:t>
      </w:r>
      <w:r w:rsidRPr="00216E24">
        <w:fldChar w:fldCharType="begin">
          <w:fldData xml:space="preserve">PFJlZm1hbj48Q2l0ZT48QXV0aG9yPlBvY29jazwvQXV0aG9yPjxZZWFyPjIwMDI8L1llYXI+PFJl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</w:fldData>
        </w:fldChar>
      </w:r>
      <w:r w:rsidR="00791E99" w:rsidRPr="00216E24">
        <w:instrText xml:space="preserve"> ADDIN REFMGR.CITE </w:instrText>
      </w:r>
      <w:r w:rsidR="00791E99" w:rsidRPr="00216E24">
        <w:fldChar w:fldCharType="begin">
          <w:fldData xml:space="preserve">PFJlZm1hbj48Q2l0ZT48QXV0aG9yPlBvY29jazwvQXV0aG9yPjxZZWFyPjIwMDI8L1llYXI+PFJl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</w:fldData>
        </w:fldChar>
      </w:r>
      <w:r w:rsidR="00791E99" w:rsidRPr="00216E24">
        <w:instrText xml:space="preserve"> ADDIN EN.CITE.DATA </w:instrText>
      </w:r>
      <w:r w:rsidR="00791E99" w:rsidRPr="00216E24">
        <w:fldChar w:fldCharType="end"/>
      </w:r>
      <w:r w:rsidRPr="00216E24">
        <w:fldChar w:fldCharType="separate"/>
      </w:r>
      <w:r w:rsidR="00054DC1" w:rsidRPr="00216E24">
        <w:rPr>
          <w:noProof/>
          <w:vertAlign w:val="superscript"/>
        </w:rPr>
        <w:t>43-47</w:t>
      </w:r>
      <w:r w:rsidRPr="00216E24">
        <w:fldChar w:fldCharType="end"/>
      </w:r>
      <w:r w:rsidRPr="00216E24">
        <w:t xml:space="preserve"> and consider the likelihood that observed differences between subgroups could be due to chance because of multiple testing and the small number of patients, especially when considering regional or individual country differences.   </w:t>
      </w:r>
    </w:p>
    <w:p w14:paraId="4C09942C" w14:textId="77777777" w:rsidR="00701D49" w:rsidRPr="00216E24" w:rsidRDefault="00701D49" w:rsidP="00701D49">
      <w:pPr>
        <w:spacing w:after="0" w:line="480" w:lineRule="auto"/>
        <w:rPr>
          <w:b/>
        </w:rPr>
      </w:pPr>
    </w:p>
    <w:p w14:paraId="26863C0B" w14:textId="3261CE48" w:rsidR="00701D49" w:rsidRPr="00216E24" w:rsidRDefault="00701D49" w:rsidP="005D282D">
      <w:pPr>
        <w:keepNext/>
        <w:spacing w:after="0" w:line="480" w:lineRule="auto"/>
      </w:pPr>
      <w:r w:rsidRPr="00216E24">
        <w:rPr>
          <w:b/>
        </w:rPr>
        <w:t>Run-In Period</w:t>
      </w:r>
    </w:p>
    <w:p w14:paraId="06BA4698" w14:textId="531A2272" w:rsidR="00701D49" w:rsidRPr="00216E24" w:rsidRDefault="00701D49" w:rsidP="00701D49">
      <w:pPr>
        <w:spacing w:after="0" w:line="480" w:lineRule="auto"/>
      </w:pPr>
      <w:r w:rsidRPr="00216E24">
        <w:tab/>
        <w:t>Some clinical trials are designed with a run-in period to improve recruitment efficiency</w:t>
      </w:r>
      <w:r w:rsidR="00BD0A25" w:rsidRPr="00216E24">
        <w:t xml:space="preserve"> and</w:t>
      </w:r>
      <w:r w:rsidRPr="00216E24">
        <w:t xml:space="preserve"> maximize the ability to retain patients on treatment long-term by excluding patients with </w:t>
      </w:r>
      <w:r w:rsidRPr="00216E24">
        <w:lastRenderedPageBreak/>
        <w:t>tolerability issues.</w:t>
      </w:r>
      <w:r w:rsidRPr="00216E24">
        <w:fldChar w:fldCharType="begin">
          <w:fldData xml:space="preserve">PFJlZm1hbj48Q2l0ZT48QXV0aG9yPk1jTXVycmF5PC9BdXRob3I+PFllYXI+MjAxNDwvWWVhcj48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</w:fldData>
        </w:fldChar>
      </w:r>
      <w:r w:rsidR="00791E99" w:rsidRPr="00216E24">
        <w:instrText xml:space="preserve"> ADDIN REFMGR.CITE </w:instrText>
      </w:r>
      <w:r w:rsidR="00791E99" w:rsidRPr="00216E24">
        <w:fldChar w:fldCharType="begin">
          <w:fldData xml:space="preserve">PFJlZm1hbj48Q2l0ZT48QXV0aG9yPk1jTXVycmF5PC9BdXRob3I+PFllYXI+MjAxNDwvWWVhcj48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</w:fldData>
        </w:fldChar>
      </w:r>
      <w:r w:rsidR="00791E99" w:rsidRPr="00216E24">
        <w:instrText xml:space="preserve"> ADDIN EN.CITE.DATA </w:instrText>
      </w:r>
      <w:r w:rsidR="00791E99" w:rsidRPr="00216E24">
        <w:fldChar w:fldCharType="end"/>
      </w:r>
      <w:r w:rsidRPr="00216E24">
        <w:fldChar w:fldCharType="separate"/>
      </w:r>
      <w:r w:rsidR="00054DC1" w:rsidRPr="00216E24">
        <w:rPr>
          <w:noProof/>
          <w:vertAlign w:val="superscript"/>
        </w:rPr>
        <w:t>35</w:t>
      </w:r>
      <w:r w:rsidRPr="00216E24">
        <w:fldChar w:fldCharType="end"/>
      </w:r>
      <w:r w:rsidRPr="00216E24">
        <w:t xml:space="preserve">  </w:t>
      </w:r>
      <w:r w:rsidR="00BD0A25" w:rsidRPr="00216E24">
        <w:t>In clinical trials where a run-in period is used, consideration should be given to the impact on external validity</w:t>
      </w:r>
      <w:r w:rsidR="004B6CFC" w:rsidRPr="00216E24">
        <w:t xml:space="preserve"> (i.e., rates of intolerance could be higher in clinical practice since in a clinical trial the run-in selects patients who can tolerate the drug)</w:t>
      </w:r>
      <w:r w:rsidR="00BD0A25" w:rsidRPr="00216E24">
        <w:t xml:space="preserve">, and whether </w:t>
      </w:r>
      <w:r w:rsidRPr="00216E24">
        <w:t xml:space="preserve">specific labelling </w:t>
      </w:r>
      <w:r w:rsidR="00BD0A25" w:rsidRPr="00216E24">
        <w:t>is needed</w:t>
      </w:r>
      <w:r w:rsidRPr="00216E24">
        <w:t xml:space="preserve">.  Run-in periods to improve recruitment efficiency may lead to physician concerns that tolerability and efficacy data </w:t>
      </w:r>
      <w:r w:rsidR="00436990" w:rsidRPr="00216E24">
        <w:t xml:space="preserve">are </w:t>
      </w:r>
      <w:r w:rsidRPr="00216E24">
        <w:t>overestimated, which may affect uptake and acceptance of the therapy.</w:t>
      </w:r>
      <w:r w:rsidRPr="00216E24">
        <w:fldChar w:fldCharType="begin">
          <w:fldData xml:space="preserve">PFJlZm1hbj48Q2l0ZT48QXV0aG9yPkxhaW5zY2FrPC9BdXRob3I+PFllYXI+MjAxNjwvWWVhcj48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</w:fldData>
        </w:fldChar>
      </w:r>
      <w:r w:rsidR="00791E99" w:rsidRPr="00216E24">
        <w:instrText xml:space="preserve"> ADDIN REFMGR.CITE </w:instrText>
      </w:r>
      <w:r w:rsidR="00791E99" w:rsidRPr="00216E24">
        <w:fldChar w:fldCharType="begin">
          <w:fldData xml:space="preserve">PFJlZm1hbj48Q2l0ZT48QXV0aG9yPkxhaW5zY2FrPC9BdXRob3I+PFllYXI+MjAxNjwvWWVhcj48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</w:fldData>
        </w:fldChar>
      </w:r>
      <w:r w:rsidR="00791E99" w:rsidRPr="00216E24">
        <w:instrText xml:space="preserve"> ADDIN EN.CITE.DATA </w:instrText>
      </w:r>
      <w:r w:rsidR="00791E99" w:rsidRPr="00216E24">
        <w:fldChar w:fldCharType="end"/>
      </w:r>
      <w:r w:rsidRPr="00216E24">
        <w:fldChar w:fldCharType="separate"/>
      </w:r>
      <w:r w:rsidR="00054DC1" w:rsidRPr="00216E24">
        <w:rPr>
          <w:noProof/>
          <w:vertAlign w:val="superscript"/>
        </w:rPr>
        <w:t>48-50</w:t>
      </w:r>
      <w:r w:rsidRPr="00216E24">
        <w:fldChar w:fldCharType="end"/>
      </w:r>
    </w:p>
    <w:p w14:paraId="49024735" w14:textId="77777777" w:rsidR="00701D49" w:rsidRPr="00216E24" w:rsidRDefault="00701D49" w:rsidP="00951A07">
      <w:pPr>
        <w:spacing w:after="0" w:line="480" w:lineRule="auto"/>
      </w:pPr>
    </w:p>
    <w:p w14:paraId="0D7634B7" w14:textId="2BE33B49" w:rsidR="006F5CEF" w:rsidRPr="00216E24" w:rsidRDefault="007118E3" w:rsidP="002C0651">
      <w:pPr>
        <w:spacing w:after="0" w:line="480" w:lineRule="auto"/>
      </w:pPr>
      <w:r w:rsidRPr="00216E24">
        <w:rPr>
          <w:b/>
        </w:rPr>
        <w:t xml:space="preserve">RESEARCH APPROACHES FOR </w:t>
      </w:r>
      <w:r w:rsidR="006F5CEF" w:rsidRPr="00216E24">
        <w:rPr>
          <w:b/>
        </w:rPr>
        <w:t>NOVEL THERAPIES</w:t>
      </w:r>
    </w:p>
    <w:p w14:paraId="0AD0FF5A" w14:textId="568C3E41" w:rsidR="00823801" w:rsidRPr="00216E24" w:rsidRDefault="006F5CEF" w:rsidP="002C0651">
      <w:pPr>
        <w:spacing w:after="0" w:line="480" w:lineRule="auto"/>
      </w:pPr>
      <w:r w:rsidRPr="00216E24">
        <w:tab/>
      </w:r>
      <w:r w:rsidR="0088510E" w:rsidRPr="00216E24">
        <w:t>N</w:t>
      </w:r>
      <w:r w:rsidRPr="00216E24">
        <w:t>ovel treatment approaches</w:t>
      </w:r>
      <w:r w:rsidR="0088510E" w:rsidRPr="00216E24">
        <w:t xml:space="preserve"> to the heart failure patient</w:t>
      </w:r>
      <w:r w:rsidR="00597A61" w:rsidRPr="00216E24">
        <w:t>, such as cell-based</w:t>
      </w:r>
      <w:r w:rsidR="0088510E" w:rsidRPr="00216E24">
        <w:t>,</w:t>
      </w:r>
      <w:r w:rsidR="00597A61" w:rsidRPr="00216E24">
        <w:t xml:space="preserve"> </w:t>
      </w:r>
      <w:r w:rsidR="003B100B" w:rsidRPr="00216E24">
        <w:t>gene</w:t>
      </w:r>
      <w:r w:rsidR="0088510E" w:rsidRPr="00216E24">
        <w:t>, and other bioactive</w:t>
      </w:r>
      <w:r w:rsidR="003B100B" w:rsidRPr="00216E24">
        <w:t xml:space="preserve"> </w:t>
      </w:r>
      <w:r w:rsidR="0088510E" w:rsidRPr="00216E24">
        <w:t>agents</w:t>
      </w:r>
      <w:r w:rsidR="001A4057" w:rsidRPr="00216E24">
        <w:t xml:space="preserve">, </w:t>
      </w:r>
      <w:r w:rsidR="0088510E" w:rsidRPr="00216E24">
        <w:t xml:space="preserve">have the potential to significantly increase myocardial performance </w:t>
      </w:r>
      <w:r w:rsidR="00830940" w:rsidRPr="00216E24">
        <w:t>and clinical status.  Over the p</w:t>
      </w:r>
      <w:r w:rsidR="0088510E" w:rsidRPr="00216E24">
        <w:t xml:space="preserve">ast 15 years, rapid development of numerous products and modes of administration gave rise to the conduct of a many small clinical studies early in the evolution of the field.  Unfortunately, progress has been impeded by simultaneous and often independent clinical studies, uncertainty as to product classification and regulatory guidance, and high costs compared to other therapies (often shouldered by small companies).  Perhaps most importantly, the absence of a single first-in-class agent upon which to center substantial early development (unlike many novel pharmaceuticals and devices) has led to important questions regarding the appropriateness and relevance of testing these products in the traditional constructs of randomized, controlled trials.  The workshop acknowledged the field’s continued promise, as well as the challenges to acquiring meaningful data, including access to adequately trained investigators, maintaining blinding at a time when agent delivery increasingly utilizes sham procedures for control groups, and site-related logistics for dose preparation.  </w:t>
      </w:r>
    </w:p>
    <w:p w14:paraId="0EE0D7A2" w14:textId="74E0C8FC" w:rsidR="00823801" w:rsidRPr="00216E24" w:rsidRDefault="00823801" w:rsidP="002C0651">
      <w:pPr>
        <w:spacing w:after="0" w:line="480" w:lineRule="auto"/>
      </w:pPr>
      <w:r w:rsidRPr="00216E24">
        <w:lastRenderedPageBreak/>
        <w:tab/>
        <w:t>Consensus was reach</w:t>
      </w:r>
      <w:r w:rsidR="00816A17" w:rsidRPr="00216E24">
        <w:t>ed among participa</w:t>
      </w:r>
      <w:r w:rsidR="005953B8" w:rsidRPr="00216E24">
        <w:t>nts</w:t>
      </w:r>
      <w:r w:rsidRPr="00216E24">
        <w:t xml:space="preserve"> that the eviden</w:t>
      </w:r>
      <w:r w:rsidR="007F21DE" w:rsidRPr="00216E24">
        <w:t xml:space="preserve">tiary </w:t>
      </w:r>
      <w:r w:rsidRPr="00216E24">
        <w:t xml:space="preserve">requirements for cell-based </w:t>
      </w:r>
      <w:r w:rsidR="007F21DE" w:rsidRPr="00216E24">
        <w:t xml:space="preserve">or other novel </w:t>
      </w:r>
      <w:r w:rsidRPr="00216E24">
        <w:t>therapies should be</w:t>
      </w:r>
      <w:r w:rsidR="0088510E" w:rsidRPr="00216E24">
        <w:t xml:space="preserve"> conceptually</w:t>
      </w:r>
      <w:r w:rsidRPr="00216E24">
        <w:t xml:space="preserve"> </w:t>
      </w:r>
      <w:r w:rsidR="00816A17" w:rsidRPr="00216E24">
        <w:t xml:space="preserve">similar </w:t>
      </w:r>
      <w:r w:rsidR="003B100B" w:rsidRPr="00216E24">
        <w:t>to</w:t>
      </w:r>
      <w:r w:rsidRPr="00216E24">
        <w:t xml:space="preserve"> other therapies.  </w:t>
      </w:r>
      <w:r w:rsidR="005953B8" w:rsidRPr="00216E24">
        <w:t>Both</w:t>
      </w:r>
      <w:r w:rsidRPr="00216E24">
        <w:t xml:space="preserve"> meaningful clinical benefit and safety need to be demonstrated to support approval.  </w:t>
      </w:r>
      <w:r w:rsidR="0041700A" w:rsidRPr="00216E24">
        <w:t xml:space="preserve">A rationale also exists for accepting functional or patient reported outcome endpoints for these therapies, since patients who may be considered as candidates are likely to be those who remain symptomatic after optimization of other guideline-recommended evidence based therapies.  </w:t>
      </w:r>
      <w:r w:rsidRPr="00216E24">
        <w:t>Longer term safety assessments (e.g., 5-10 years beyond original licensing) may be necessary to rule out adverse effects.</w:t>
      </w:r>
      <w:r w:rsidR="00D64AE8" w:rsidRPr="00216E24">
        <w:t xml:space="preserve">  </w:t>
      </w:r>
      <w:r w:rsidR="0088510E" w:rsidRPr="00216E24">
        <w:t>As above, b</w:t>
      </w:r>
      <w:r w:rsidR="00D64AE8" w:rsidRPr="00216E24">
        <w:t>linding of patients and</w:t>
      </w:r>
      <w:r w:rsidR="001A4057" w:rsidRPr="00216E24">
        <w:t>/or</w:t>
      </w:r>
      <w:r w:rsidR="00D64AE8" w:rsidRPr="00216E24">
        <w:t xml:space="preserve"> the assessment team is </w:t>
      </w:r>
      <w:r w:rsidR="00597A61" w:rsidRPr="00216E24">
        <w:t xml:space="preserve">challenging, but it is </w:t>
      </w:r>
      <w:r w:rsidR="00D64AE8" w:rsidRPr="00216E24">
        <w:t xml:space="preserve">essential to the scientific validity of the findings and </w:t>
      </w:r>
      <w:r w:rsidR="00597A61" w:rsidRPr="00216E24">
        <w:t xml:space="preserve">should be </w:t>
      </w:r>
      <w:r w:rsidR="00986EEE" w:rsidRPr="00216E24">
        <w:t xml:space="preserve">implemented whenever possible with </w:t>
      </w:r>
      <w:r w:rsidR="00D64AE8" w:rsidRPr="00216E24">
        <w:t xml:space="preserve">plans for maintaining the blind </w:t>
      </w:r>
      <w:r w:rsidR="007766F5" w:rsidRPr="00216E24">
        <w:t xml:space="preserve">design </w:t>
      </w:r>
      <w:r w:rsidR="00D64AE8" w:rsidRPr="00216E24">
        <w:t>carefully detailed.  Endpoints should be selected considering not only the evidence required for licensing, but also for payers,</w:t>
      </w:r>
      <w:r w:rsidR="00D64AE8" w:rsidRPr="00216E24">
        <w:fldChar w:fldCharType="begin">
          <w:fldData xml:space="preserve">PFJlZm1hbj48Q2l0ZT48QXV0aG9yPkVpY2hsZXI8L0F1dGhvcj48WWVhcj4yMDE2PC9ZZWFyPjxS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</w:fldData>
        </w:fldChar>
      </w:r>
      <w:r w:rsidR="00791E99" w:rsidRPr="00216E24">
        <w:instrText xml:space="preserve"> ADDIN REFMGR.CITE </w:instrText>
      </w:r>
      <w:r w:rsidR="00791E99" w:rsidRPr="00216E24">
        <w:fldChar w:fldCharType="begin">
          <w:fldData xml:space="preserve">PFJlZm1hbj48Q2l0ZT48QXV0aG9yPkVpY2hsZXI8L0F1dGhvcj48WWVhcj4yMDE2PC9ZZWFyPjxS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</w:fldData>
        </w:fldChar>
      </w:r>
      <w:r w:rsidR="00791E99" w:rsidRPr="00216E24">
        <w:instrText xml:space="preserve"> ADDIN EN.CITE.DATA </w:instrText>
      </w:r>
      <w:r w:rsidR="00791E99" w:rsidRPr="00216E24">
        <w:fldChar w:fldCharType="end"/>
      </w:r>
      <w:r w:rsidR="00D64AE8" w:rsidRPr="00216E24">
        <w:fldChar w:fldCharType="separate"/>
      </w:r>
      <w:r w:rsidR="00054DC1" w:rsidRPr="00216E24">
        <w:rPr>
          <w:noProof/>
          <w:vertAlign w:val="superscript"/>
        </w:rPr>
        <w:t>51</w:t>
      </w:r>
      <w:r w:rsidR="00D64AE8" w:rsidRPr="00216E24">
        <w:fldChar w:fldCharType="end"/>
      </w:r>
      <w:r w:rsidR="00D64AE8" w:rsidRPr="00216E24">
        <w:t xml:space="preserve"> since these therapies are likely to be costly.  An endpoint such as freedom from death, transplant, or mechanical circulatory support might be relevant for these therapies, but durability of the effect </w:t>
      </w:r>
      <w:r w:rsidR="0088510E" w:rsidRPr="00216E24">
        <w:t>will</w:t>
      </w:r>
      <w:r w:rsidR="00D64AE8" w:rsidRPr="00216E24">
        <w:t xml:space="preserve"> be important to assess, especially from the payer’s standpoint.  </w:t>
      </w:r>
      <w:r w:rsidR="0085100E" w:rsidRPr="00216E24">
        <w:t xml:space="preserve"> </w:t>
      </w:r>
    </w:p>
    <w:p w14:paraId="62BD18F6" w14:textId="049926A5" w:rsidR="00823801" w:rsidRPr="00216E24" w:rsidRDefault="00823801" w:rsidP="002C0651">
      <w:pPr>
        <w:spacing w:after="0" w:line="480" w:lineRule="auto"/>
      </w:pPr>
      <w:r w:rsidRPr="00216E24">
        <w:tab/>
        <w:t xml:space="preserve">Observation of a large treatment effect could </w:t>
      </w:r>
      <w:r w:rsidR="00FA2B1F" w:rsidRPr="00216E24">
        <w:t xml:space="preserve">potentially </w:t>
      </w:r>
      <w:r w:rsidRPr="00216E24">
        <w:t xml:space="preserve">support </w:t>
      </w:r>
      <w:r w:rsidR="00FA2B1F" w:rsidRPr="00216E24">
        <w:t xml:space="preserve">acceleration of </w:t>
      </w:r>
      <w:r w:rsidR="00D64AE8" w:rsidRPr="00216E24">
        <w:t xml:space="preserve">patient </w:t>
      </w:r>
      <w:r w:rsidR="00FA2B1F" w:rsidRPr="00216E24">
        <w:t xml:space="preserve">access to </w:t>
      </w:r>
      <w:r w:rsidR="00D64AE8" w:rsidRPr="00216E24">
        <w:t>the therapy</w:t>
      </w:r>
      <w:r w:rsidR="00FA2B1F" w:rsidRPr="00216E24">
        <w:t xml:space="preserve"> via</w:t>
      </w:r>
      <w:r w:rsidR="00AF627D" w:rsidRPr="00216E24">
        <w:t>, for example,</w:t>
      </w:r>
      <w:r w:rsidR="00FA2B1F" w:rsidRPr="00216E24">
        <w:t xml:space="preserve"> conditional approval approach</w:t>
      </w:r>
      <w:r w:rsidR="00AF627D" w:rsidRPr="00216E24">
        <w:t xml:space="preserve"> or PRIME</w:t>
      </w:r>
      <w:r w:rsidR="00FA2B1F" w:rsidRPr="00216E24">
        <w:t xml:space="preserve"> </w:t>
      </w:r>
      <w:r w:rsidRPr="00216E24">
        <w:t>if an unmet need can be established</w:t>
      </w:r>
      <w:r w:rsidR="00FB68C7" w:rsidRPr="00216E24">
        <w:t xml:space="preserve">. </w:t>
      </w:r>
      <w:r w:rsidR="0088510E" w:rsidRPr="00216E24">
        <w:t>While</w:t>
      </w:r>
      <w:r w:rsidRPr="00216E24">
        <w:t xml:space="preserve"> this </w:t>
      </w:r>
      <w:r w:rsidR="00FB68C7" w:rsidRPr="00216E24">
        <w:t xml:space="preserve">has not </w:t>
      </w:r>
      <w:r w:rsidR="00986EEE" w:rsidRPr="00216E24">
        <w:t>been</w:t>
      </w:r>
      <w:r w:rsidR="00FB68C7" w:rsidRPr="00216E24">
        <w:t xml:space="preserve"> </w:t>
      </w:r>
      <w:r w:rsidRPr="00216E24">
        <w:t>warranted</w:t>
      </w:r>
      <w:r w:rsidR="00FA2B1F" w:rsidRPr="00216E24">
        <w:t xml:space="preserve"> based upon current evidence</w:t>
      </w:r>
      <w:r w:rsidR="0088510E" w:rsidRPr="00216E24">
        <w:t xml:space="preserve">, </w:t>
      </w:r>
      <w:r w:rsidR="00FB2506" w:rsidRPr="00216E24">
        <w:t>many</w:t>
      </w:r>
      <w:r w:rsidR="0088510E" w:rsidRPr="00216E24">
        <w:t xml:space="preserve"> treatments </w:t>
      </w:r>
      <w:r w:rsidR="00FB2506" w:rsidRPr="00216E24">
        <w:t xml:space="preserve">for heart failure are </w:t>
      </w:r>
      <w:r w:rsidR="0088510E" w:rsidRPr="00216E24">
        <w:t>in development</w:t>
      </w:r>
      <w:r w:rsidR="00FB2506" w:rsidRPr="00216E24">
        <w:t xml:space="preserve"> and</w:t>
      </w:r>
      <w:r w:rsidR="007C4578" w:rsidRPr="00216E24">
        <w:t xml:space="preserve"> </w:t>
      </w:r>
      <w:r w:rsidR="0088510E" w:rsidRPr="00216E24">
        <w:t>establish</w:t>
      </w:r>
      <w:r w:rsidR="007C4578" w:rsidRPr="00216E24">
        <w:t>ing</w:t>
      </w:r>
      <w:r w:rsidR="0088510E" w:rsidRPr="00216E24">
        <w:t xml:space="preserve"> a development pathway for advanced cell-based and non-cellular agents </w:t>
      </w:r>
      <w:r w:rsidR="007C4578" w:rsidRPr="00216E24">
        <w:t>is an important step</w:t>
      </w:r>
      <w:r w:rsidR="0088510E" w:rsidRPr="00216E24">
        <w:t xml:space="preserve">.  </w:t>
      </w:r>
      <w:r w:rsidRPr="00216E24">
        <w:t xml:space="preserve">  </w:t>
      </w:r>
    </w:p>
    <w:p w14:paraId="670C5F8F" w14:textId="77777777" w:rsidR="00F137B9" w:rsidRPr="00216E24" w:rsidRDefault="00F137B9" w:rsidP="002C0651">
      <w:pPr>
        <w:spacing w:after="0" w:line="480" w:lineRule="auto"/>
        <w:rPr>
          <w:b/>
        </w:rPr>
      </w:pPr>
    </w:p>
    <w:p w14:paraId="60BAE802" w14:textId="77777777" w:rsidR="006F5CEF" w:rsidRPr="00216E24" w:rsidRDefault="00823801" w:rsidP="000F4434">
      <w:pPr>
        <w:keepNext/>
        <w:spacing w:after="0" w:line="480" w:lineRule="auto"/>
      </w:pPr>
      <w:r w:rsidRPr="00216E24">
        <w:rPr>
          <w:b/>
        </w:rPr>
        <w:t>CONCLUSION</w:t>
      </w:r>
      <w:r w:rsidR="00776D3A" w:rsidRPr="00216E24">
        <w:t xml:space="preserve">  </w:t>
      </w:r>
    </w:p>
    <w:p w14:paraId="5A786266" w14:textId="5C631566" w:rsidR="001E353F" w:rsidRPr="00216E24" w:rsidRDefault="00E22200" w:rsidP="002C0651">
      <w:pPr>
        <w:spacing w:after="0" w:line="480" w:lineRule="auto"/>
      </w:pPr>
      <w:r w:rsidRPr="00216E24">
        <w:tab/>
        <w:t xml:space="preserve">Patients with chronic heart failure </w:t>
      </w:r>
      <w:r w:rsidR="00203F9C" w:rsidRPr="00216E24">
        <w:t xml:space="preserve">have </w:t>
      </w:r>
      <w:r w:rsidR="001E353F" w:rsidRPr="00216E24">
        <w:t xml:space="preserve">a </w:t>
      </w:r>
      <w:r w:rsidR="00203F9C" w:rsidRPr="00216E24">
        <w:t xml:space="preserve">reduced life expectancy and diminished quality of life, with high healthcare utilization. </w:t>
      </w:r>
      <w:r w:rsidRPr="00216E24">
        <w:t xml:space="preserve">The composite endpoint of cardiovascular mortality and </w:t>
      </w:r>
      <w:r w:rsidRPr="00216E24">
        <w:lastRenderedPageBreak/>
        <w:t xml:space="preserve">heart failure hospitalization provides a clinically meaningful assessment of efficacy, and </w:t>
      </w:r>
      <w:r w:rsidR="001E353F" w:rsidRPr="00216E24">
        <w:t>can</w:t>
      </w:r>
      <w:r w:rsidRPr="00216E24">
        <w:t xml:space="preserve"> be </w:t>
      </w:r>
      <w:r w:rsidR="001E353F" w:rsidRPr="00216E24">
        <w:t>used in</w:t>
      </w:r>
      <w:r w:rsidRPr="00216E24">
        <w:t xml:space="preserve"> most pivotal trials of chronic heart failure therapies, with adequate ascertainment of all-cause mortality to confirm </w:t>
      </w:r>
      <w:r w:rsidR="009C18FC" w:rsidRPr="00216E24">
        <w:t>safety regarding</w:t>
      </w:r>
      <w:r w:rsidRPr="00216E24">
        <w:t xml:space="preserve"> </w:t>
      </w:r>
      <w:r w:rsidR="003547E4" w:rsidRPr="00216E24">
        <w:t>increased mortality</w:t>
      </w:r>
      <w:r w:rsidRPr="00216E24">
        <w:t xml:space="preserve">.  </w:t>
      </w:r>
      <w:r w:rsidR="00827EF7" w:rsidRPr="00216E24">
        <w:t>Patients with worsening heart failure will increasingly receive care in non-hospitalized settings</w:t>
      </w:r>
      <w:r w:rsidR="003C393B" w:rsidRPr="00216E24">
        <w:t>, and it</w:t>
      </w:r>
      <w:r w:rsidR="00827EF7" w:rsidRPr="00216E24">
        <w:t xml:space="preserve"> is recognized that </w:t>
      </w:r>
      <w:r w:rsidR="003547E4" w:rsidRPr="00216E24">
        <w:t xml:space="preserve">outpatient heart failure </w:t>
      </w:r>
      <w:r w:rsidR="00827EF7" w:rsidRPr="00216E24">
        <w:t xml:space="preserve">events </w:t>
      </w:r>
      <w:r w:rsidR="00535DE8" w:rsidRPr="00216E24">
        <w:t xml:space="preserve">may </w:t>
      </w:r>
      <w:r w:rsidR="001E353F" w:rsidRPr="00216E24">
        <w:t>also</w:t>
      </w:r>
      <w:r w:rsidR="00827EF7" w:rsidRPr="00216E24">
        <w:t xml:space="preserve"> represent valid endpoints.  </w:t>
      </w:r>
      <w:r w:rsidR="00ED7C2B" w:rsidRPr="00216E24">
        <w:t>The possibility</w:t>
      </w:r>
      <w:r w:rsidR="003C393B" w:rsidRPr="00216E24">
        <w:t xml:space="preserve"> of including repeat events in the primary analysis has opened many opportunities to develop and pilot new methods for statistical analyses that may improve the efficiency as well as the clinical relevance of randomized </w:t>
      </w:r>
      <w:r w:rsidR="00ED7C2B" w:rsidRPr="00216E24">
        <w:t xml:space="preserve">heart failure </w:t>
      </w:r>
      <w:r w:rsidR="003C393B" w:rsidRPr="00216E24">
        <w:t xml:space="preserve">trials.  </w:t>
      </w:r>
    </w:p>
    <w:p w14:paraId="6B1EC607" w14:textId="4780F617" w:rsidR="001E353F" w:rsidRPr="00216E24" w:rsidRDefault="001E353F" w:rsidP="002C0651">
      <w:pPr>
        <w:spacing w:after="0" w:line="480" w:lineRule="auto"/>
      </w:pPr>
      <w:r w:rsidRPr="00216E24">
        <w:tab/>
      </w:r>
      <w:r w:rsidR="00827EF7" w:rsidRPr="00216E24">
        <w:t xml:space="preserve">A rationale exists for evaluating functional or patient related outcome endpoints as key secondary </w:t>
      </w:r>
      <w:r w:rsidR="005C732F" w:rsidRPr="00216E24">
        <w:t xml:space="preserve">or supportive </w:t>
      </w:r>
      <w:r w:rsidR="00827EF7" w:rsidRPr="00216E24">
        <w:t xml:space="preserve">endpoints in chronic heart failure trials. This recognition </w:t>
      </w:r>
      <w:r w:rsidR="00ED7C2B" w:rsidRPr="00216E24">
        <w:t>is</w:t>
      </w:r>
      <w:r w:rsidR="00827EF7" w:rsidRPr="00216E24">
        <w:t xml:space="preserve"> a call to </w:t>
      </w:r>
      <w:r w:rsidR="00ED7C2B" w:rsidRPr="00216E24">
        <w:t xml:space="preserve">researchers to </w:t>
      </w:r>
      <w:r w:rsidR="00827EF7" w:rsidRPr="00216E24">
        <w:t xml:space="preserve">generate evidence for determining minimally important difference thresholds and validating these endpoints as meaningful, not only to </w:t>
      </w:r>
      <w:r w:rsidR="003547E4" w:rsidRPr="00216E24">
        <w:t xml:space="preserve">improve </w:t>
      </w:r>
      <w:r w:rsidR="00827EF7" w:rsidRPr="00216E24">
        <w:t>patients</w:t>
      </w:r>
      <w:r w:rsidR="003547E4" w:rsidRPr="00216E24">
        <w:t>’ symptoms and physical limitations</w:t>
      </w:r>
      <w:r w:rsidR="00827EF7" w:rsidRPr="00216E24">
        <w:t xml:space="preserve">, but also as they relate to </w:t>
      </w:r>
      <w:r w:rsidR="003547E4" w:rsidRPr="00216E24">
        <w:t>reduced event rates</w:t>
      </w:r>
      <w:r w:rsidR="00827EF7" w:rsidRPr="00216E24">
        <w:t>.</w:t>
      </w:r>
      <w:r w:rsidR="00ED7C2B" w:rsidRPr="00216E24">
        <w:t xml:space="preserve">  </w:t>
      </w:r>
    </w:p>
    <w:p w14:paraId="7D63869D" w14:textId="09F635CC" w:rsidR="005953B8" w:rsidRPr="00216E24" w:rsidRDefault="001E353F" w:rsidP="002C0651">
      <w:pPr>
        <w:spacing w:after="0" w:line="480" w:lineRule="auto"/>
      </w:pPr>
      <w:r w:rsidRPr="00216E24">
        <w:tab/>
        <w:t>In order to address the remaining unmet medical needs in heart failure patients, we should endeavor to r</w:t>
      </w:r>
      <w:r w:rsidR="004B4A4B" w:rsidRPr="00216E24">
        <w:t>efin</w:t>
      </w:r>
      <w:r w:rsidRPr="00216E24">
        <w:t>e</w:t>
      </w:r>
      <w:r w:rsidR="004B4A4B" w:rsidRPr="00216E24">
        <w:t xml:space="preserve"> </w:t>
      </w:r>
      <w:r w:rsidRPr="00216E24">
        <w:t xml:space="preserve">the target </w:t>
      </w:r>
      <w:r w:rsidR="004B4A4B" w:rsidRPr="00216E24">
        <w:t xml:space="preserve">patient populations and develop novel therapies. </w:t>
      </w:r>
      <w:r w:rsidR="00ED7C2B" w:rsidRPr="00216E24">
        <w:t>Collaboration</w:t>
      </w:r>
      <w:r w:rsidR="003C393B" w:rsidRPr="00216E24">
        <w:t xml:space="preserve"> among regulators, industry, clinical </w:t>
      </w:r>
      <w:proofErr w:type="spellStart"/>
      <w:r w:rsidR="003C393B" w:rsidRPr="00216E24">
        <w:t>trialists</w:t>
      </w:r>
      <w:proofErr w:type="spellEnd"/>
      <w:r w:rsidR="003C393B" w:rsidRPr="00216E24">
        <w:t xml:space="preserve">, </w:t>
      </w:r>
      <w:r w:rsidR="00F45FCA" w:rsidRPr="00216E24">
        <w:t xml:space="preserve">cardiologists, </w:t>
      </w:r>
      <w:r w:rsidR="003C393B" w:rsidRPr="00216E24">
        <w:t>payers</w:t>
      </w:r>
      <w:r w:rsidR="00E43DC2" w:rsidRPr="00216E24">
        <w:t>, and patient</w:t>
      </w:r>
      <w:r w:rsidR="00865B74" w:rsidRPr="00216E24">
        <w:t xml:space="preserve"> organizations</w:t>
      </w:r>
      <w:r w:rsidR="00ED7C2B" w:rsidRPr="00216E24">
        <w:t xml:space="preserve"> </w:t>
      </w:r>
      <w:r w:rsidRPr="00216E24">
        <w:t xml:space="preserve">will be </w:t>
      </w:r>
      <w:r w:rsidR="00ED7C2B" w:rsidRPr="00216E24">
        <w:t>critical</w:t>
      </w:r>
      <w:r w:rsidR="003C393B" w:rsidRPr="00216E24">
        <w:t xml:space="preserve"> to ensure </w:t>
      </w:r>
      <w:r w:rsidR="00ED7C2B" w:rsidRPr="00216E24">
        <w:t xml:space="preserve">that </w:t>
      </w:r>
      <w:r w:rsidR="003C393B" w:rsidRPr="00216E24">
        <w:t>scientifically robust and practical solutions to developing new therapeutics in this patient population</w:t>
      </w:r>
      <w:r w:rsidR="00ED7C2B" w:rsidRPr="00216E24">
        <w:t xml:space="preserve"> are implemented</w:t>
      </w:r>
      <w:r w:rsidR="003C393B" w:rsidRPr="00216E24">
        <w:t>.</w:t>
      </w:r>
    </w:p>
    <w:p w14:paraId="6E3038D5" w14:textId="77777777" w:rsidR="00592C13" w:rsidRPr="00216E24" w:rsidRDefault="00592C13" w:rsidP="002C0651">
      <w:pPr>
        <w:spacing w:after="0" w:line="480" w:lineRule="auto"/>
      </w:pPr>
      <w:r w:rsidRPr="00216E24">
        <w:br w:type="page"/>
      </w:r>
    </w:p>
    <w:p w14:paraId="4B0130B3" w14:textId="77777777" w:rsidR="00592C13" w:rsidRPr="00216E24" w:rsidRDefault="00592C13" w:rsidP="00592C13">
      <w:r w:rsidRPr="00216E24">
        <w:rPr>
          <w:b/>
        </w:rPr>
        <w:lastRenderedPageBreak/>
        <w:t>Acknowledgements</w:t>
      </w:r>
    </w:p>
    <w:p w14:paraId="07B61D78" w14:textId="49A89506" w:rsidR="00592C13" w:rsidRPr="00216E24" w:rsidRDefault="00592C13" w:rsidP="00592C13">
      <w:pPr>
        <w:pStyle w:val="Standa"/>
        <w:spacing w:line="480" w:lineRule="auto"/>
      </w:pPr>
      <w:r w:rsidRPr="00216E24">
        <w:t>This paper was generated from discussions during a Cardiovascular Round Table (CRT) Workshop organized on 12-13 May 2016 by the European Society of Cardiology (ESC) and in partnership with the Heart Failure Association (HFA) of the ESC.  The CRT is a strategic forum for high-level dialogues between ESC leadership</w:t>
      </w:r>
      <w:r w:rsidR="005C732F" w:rsidRPr="00216E24">
        <w:t>, academia, and industry</w:t>
      </w:r>
      <w:r w:rsidRPr="00216E24">
        <w:t xml:space="preserve"> to identify and discuss key strategic issues for the future of cardiovascular health in Europe.</w:t>
      </w:r>
      <w:r w:rsidR="00972C6E" w:rsidRPr="00216E24">
        <w:t xml:space="preserve">  The authors acknowledge Attila </w:t>
      </w:r>
      <w:proofErr w:type="spellStart"/>
      <w:r w:rsidR="00972C6E" w:rsidRPr="00216E24">
        <w:t>Juhasz</w:t>
      </w:r>
      <w:proofErr w:type="spellEnd"/>
      <w:r w:rsidR="00972C6E" w:rsidRPr="00216E24">
        <w:t xml:space="preserve">, </w:t>
      </w:r>
      <w:proofErr w:type="spellStart"/>
      <w:r w:rsidR="00972C6E" w:rsidRPr="00216E24">
        <w:t>Parastoo</w:t>
      </w:r>
      <w:proofErr w:type="spellEnd"/>
      <w:r w:rsidR="00972C6E" w:rsidRPr="00216E24">
        <w:t xml:space="preserve"> </w:t>
      </w:r>
      <w:proofErr w:type="spellStart"/>
      <w:r w:rsidR="00972C6E" w:rsidRPr="00216E24">
        <w:t>Karoon</w:t>
      </w:r>
      <w:proofErr w:type="spellEnd"/>
      <w:r w:rsidR="00972C6E" w:rsidRPr="00216E24">
        <w:t xml:space="preserve">, Stuart </w:t>
      </w:r>
      <w:proofErr w:type="spellStart"/>
      <w:r w:rsidR="00972C6E" w:rsidRPr="00216E24">
        <w:t>Kupfer</w:t>
      </w:r>
      <w:proofErr w:type="spellEnd"/>
      <w:r w:rsidR="00111C96" w:rsidRPr="00216E24">
        <w:t xml:space="preserve">, </w:t>
      </w:r>
      <w:r w:rsidR="00813C84" w:rsidRPr="00216E24">
        <w:t xml:space="preserve">Hubert </w:t>
      </w:r>
      <w:proofErr w:type="spellStart"/>
      <w:r w:rsidR="00813C84" w:rsidRPr="00216E24">
        <w:t>Pouleur</w:t>
      </w:r>
      <w:proofErr w:type="spellEnd"/>
      <w:r w:rsidR="00813C84" w:rsidRPr="00216E24">
        <w:t xml:space="preserve">, and David Wright </w:t>
      </w:r>
      <w:r w:rsidR="00972C6E" w:rsidRPr="00216E24">
        <w:t>for their participation in the workshop from which this paper originated.</w:t>
      </w:r>
    </w:p>
    <w:p w14:paraId="70954148" w14:textId="77777777" w:rsidR="00592C13" w:rsidRPr="00216E24" w:rsidRDefault="00592C13" w:rsidP="00592C13">
      <w:pPr>
        <w:pStyle w:val="Standa"/>
        <w:spacing w:line="480" w:lineRule="auto"/>
      </w:pPr>
    </w:p>
    <w:p w14:paraId="28F66C4E" w14:textId="77777777" w:rsidR="00592C13" w:rsidRPr="00216E24" w:rsidRDefault="00592C13" w:rsidP="00592C13">
      <w:pPr>
        <w:pStyle w:val="Standa"/>
        <w:spacing w:line="480" w:lineRule="auto"/>
      </w:pPr>
      <w:r w:rsidRPr="00216E24">
        <w:t>The opinions expressed in this paper are those of the authors and cannot be interpreted as the opinion of any of the organizations that employ the authors.</w:t>
      </w:r>
    </w:p>
    <w:p w14:paraId="10A5BDA3" w14:textId="77777777" w:rsidR="002C1219" w:rsidRPr="00216E24" w:rsidRDefault="002C1219" w:rsidP="00592C13">
      <w:pPr>
        <w:pStyle w:val="Standa"/>
        <w:spacing w:line="480" w:lineRule="auto"/>
      </w:pPr>
    </w:p>
    <w:p w14:paraId="792D3303" w14:textId="560AEE4D" w:rsidR="005D7822" w:rsidRPr="00216E24" w:rsidRDefault="005D7822" w:rsidP="00592C13">
      <w:pPr>
        <w:pStyle w:val="Standa"/>
        <w:spacing w:line="480" w:lineRule="auto"/>
      </w:pPr>
      <w:r w:rsidRPr="00216E24">
        <w:rPr>
          <w:b/>
        </w:rPr>
        <w:t>Conflicts of Interest</w:t>
      </w:r>
    </w:p>
    <w:p w14:paraId="59F4E532" w14:textId="61678FB4" w:rsidR="00D917E7" w:rsidRPr="00216E24" w:rsidRDefault="00D917E7" w:rsidP="00D917E7">
      <w:pPr>
        <w:spacing w:after="0" w:line="480" w:lineRule="auto"/>
      </w:pPr>
      <w:r w:rsidRPr="00216E24">
        <w:t>Cowie:</w:t>
      </w:r>
      <w:r w:rsidR="00830940" w:rsidRPr="00216E24">
        <w:t xml:space="preserve">  Research grants from ResMed, Boston Scientific, and Bayer; consultancy and speaker fees from Novartis, </w:t>
      </w:r>
      <w:proofErr w:type="spellStart"/>
      <w:r w:rsidR="00830940" w:rsidRPr="00216E24">
        <w:t>Servier</w:t>
      </w:r>
      <w:proofErr w:type="spellEnd"/>
      <w:r w:rsidR="00830940" w:rsidRPr="00216E24">
        <w:t xml:space="preserve">, Pfizer, AstraZeneca, Medtronic, Boston Scientific, St. Jude Medical, </w:t>
      </w:r>
      <w:proofErr w:type="spellStart"/>
      <w:r w:rsidR="00830940" w:rsidRPr="00216E24">
        <w:t>Vifor</w:t>
      </w:r>
      <w:proofErr w:type="spellEnd"/>
      <w:r w:rsidR="00830940" w:rsidRPr="00216E24">
        <w:t xml:space="preserve"> </w:t>
      </w:r>
      <w:proofErr w:type="spellStart"/>
      <w:r w:rsidR="00830940" w:rsidRPr="00216E24">
        <w:t>Resenius</w:t>
      </w:r>
      <w:proofErr w:type="spellEnd"/>
    </w:p>
    <w:p w14:paraId="44945E9A" w14:textId="1769F7AD" w:rsidR="00D917E7" w:rsidRPr="00216E24" w:rsidRDefault="00D917E7" w:rsidP="00D917E7">
      <w:pPr>
        <w:spacing w:after="0" w:line="480" w:lineRule="auto"/>
      </w:pPr>
      <w:proofErr w:type="spellStart"/>
      <w:r w:rsidRPr="00216E24">
        <w:t>Filippatos</w:t>
      </w:r>
      <w:proofErr w:type="spellEnd"/>
      <w:r w:rsidRPr="00216E24">
        <w:t>:</w:t>
      </w:r>
      <w:r w:rsidR="000D4D98" w:rsidRPr="00216E24">
        <w:t xml:space="preserve">  Committee membership in trials sponsored by Bayer, Novartis, and </w:t>
      </w:r>
      <w:proofErr w:type="spellStart"/>
      <w:r w:rsidR="000D4D98" w:rsidRPr="00216E24">
        <w:t>Vifor</w:t>
      </w:r>
      <w:proofErr w:type="spellEnd"/>
    </w:p>
    <w:p w14:paraId="06DE2409" w14:textId="4C573053" w:rsidR="00D917E7" w:rsidRPr="00216E24" w:rsidRDefault="00D917E7" w:rsidP="00D917E7">
      <w:pPr>
        <w:spacing w:after="0" w:line="480" w:lineRule="auto"/>
      </w:pPr>
      <w:r w:rsidRPr="00216E24">
        <w:t>Alonso Garcia:</w:t>
      </w:r>
      <w:r w:rsidR="007D13DA" w:rsidRPr="00216E24">
        <w:t xml:space="preserve">  None declared</w:t>
      </w:r>
    </w:p>
    <w:p w14:paraId="5B5D5AED" w14:textId="0E754B72" w:rsidR="00D917E7" w:rsidRPr="00216E24" w:rsidRDefault="00D917E7" w:rsidP="00D917E7">
      <w:pPr>
        <w:spacing w:after="0" w:line="480" w:lineRule="auto"/>
      </w:pPr>
      <w:r w:rsidRPr="00216E24">
        <w:t>Anker:</w:t>
      </w:r>
      <w:r w:rsidR="00F33569" w:rsidRPr="00216E24">
        <w:t xml:space="preserve">  Research grants from </w:t>
      </w:r>
      <w:proofErr w:type="spellStart"/>
      <w:r w:rsidR="00F33569" w:rsidRPr="00216E24">
        <w:t>Vifor</w:t>
      </w:r>
      <w:proofErr w:type="spellEnd"/>
      <w:r w:rsidR="00F33569" w:rsidRPr="00216E24">
        <w:t xml:space="preserve"> International, Abbott Vascular; personal fees from </w:t>
      </w:r>
      <w:proofErr w:type="spellStart"/>
      <w:r w:rsidR="00F33569" w:rsidRPr="00216E24">
        <w:t>Vifor</w:t>
      </w:r>
      <w:proofErr w:type="spellEnd"/>
      <w:r w:rsidR="00F33569" w:rsidRPr="00216E24">
        <w:t xml:space="preserve"> International, Novartis, Bayer, </w:t>
      </w:r>
      <w:proofErr w:type="spellStart"/>
      <w:r w:rsidR="00F33569" w:rsidRPr="00216E24">
        <w:t>Boehringer</w:t>
      </w:r>
      <w:proofErr w:type="spellEnd"/>
      <w:r w:rsidR="00F33569" w:rsidRPr="00216E24">
        <w:t xml:space="preserve"> </w:t>
      </w:r>
      <w:proofErr w:type="spellStart"/>
      <w:r w:rsidR="00F33569" w:rsidRPr="00216E24">
        <w:t>Ingelheim</w:t>
      </w:r>
      <w:proofErr w:type="spellEnd"/>
    </w:p>
    <w:p w14:paraId="7BE03747" w14:textId="5D757619" w:rsidR="00D917E7" w:rsidRPr="00216E24" w:rsidRDefault="00D917E7" w:rsidP="00D917E7">
      <w:pPr>
        <w:spacing w:after="0" w:line="480" w:lineRule="auto"/>
      </w:pPr>
      <w:r w:rsidRPr="00216E24">
        <w:t>Baczynska:</w:t>
      </w:r>
      <w:r w:rsidR="00122004" w:rsidRPr="00216E24">
        <w:t xml:space="preserve">  None declared.</w:t>
      </w:r>
    </w:p>
    <w:p w14:paraId="380E2960" w14:textId="2645BDF6" w:rsidR="00D917E7" w:rsidRPr="00216E24" w:rsidRDefault="00D917E7" w:rsidP="00D917E7">
      <w:pPr>
        <w:spacing w:after="0" w:line="480" w:lineRule="auto"/>
      </w:pPr>
      <w:r w:rsidRPr="00216E24">
        <w:t>Bloomfield:</w:t>
      </w:r>
      <w:r w:rsidR="00DB7DAC" w:rsidRPr="00216E24">
        <w:t xml:space="preserve">  Employee of Merck &amp; Co.</w:t>
      </w:r>
    </w:p>
    <w:p w14:paraId="5DAC9CD2" w14:textId="546D8202" w:rsidR="00D917E7" w:rsidRPr="00216E24" w:rsidRDefault="00D917E7" w:rsidP="00D917E7">
      <w:pPr>
        <w:spacing w:after="0" w:line="480" w:lineRule="auto"/>
      </w:pPr>
      <w:proofErr w:type="spellStart"/>
      <w:r w:rsidRPr="00216E24">
        <w:t>Borentain</w:t>
      </w:r>
      <w:proofErr w:type="spellEnd"/>
      <w:r w:rsidRPr="00216E24">
        <w:t>:</w:t>
      </w:r>
      <w:r w:rsidR="00256099" w:rsidRPr="00216E24">
        <w:t xml:space="preserve">  Employee of Bristol-Myers Squibb</w:t>
      </w:r>
    </w:p>
    <w:p w14:paraId="486F6744" w14:textId="77777777" w:rsidR="00312E0E" w:rsidRPr="00216E24" w:rsidRDefault="00312E0E" w:rsidP="00312E0E">
      <w:pPr>
        <w:spacing w:after="0" w:line="480" w:lineRule="auto"/>
      </w:pPr>
      <w:r w:rsidRPr="00216E24">
        <w:lastRenderedPageBreak/>
        <w:t>Slot:  Employed by the Norwegian Medicines Agency and is a member of the European Medicines Agency’s Committee for Medicinal Products for Human Use (CHMP) and the Cardiovascular Working Party. The views expressed in this paper are the personal views of Dr. Bruins Slot and should not be understood or quoted as being made on behalf of or reflecting the position of the Norwegian Medicines Agency and the European Medicines Agency or one of its committees or working parties.</w:t>
      </w:r>
    </w:p>
    <w:p w14:paraId="7CCFFA98" w14:textId="022EBDF0" w:rsidR="00D917E7" w:rsidRPr="00216E24" w:rsidRDefault="00D917E7" w:rsidP="00D917E7">
      <w:pPr>
        <w:spacing w:after="0" w:line="480" w:lineRule="auto"/>
      </w:pPr>
      <w:r w:rsidRPr="00216E24">
        <w:t>Cronin:</w:t>
      </w:r>
      <w:r w:rsidR="00230E16" w:rsidRPr="00216E24">
        <w:t xml:space="preserve">  Employee of </w:t>
      </w:r>
      <w:proofErr w:type="spellStart"/>
      <w:r w:rsidR="00230E16" w:rsidRPr="00216E24">
        <w:t>Vifor</w:t>
      </w:r>
      <w:proofErr w:type="spellEnd"/>
      <w:r w:rsidR="00230E16" w:rsidRPr="00216E24">
        <w:t xml:space="preserve"> Pharma</w:t>
      </w:r>
    </w:p>
    <w:p w14:paraId="7F5A216D" w14:textId="725666DC" w:rsidR="00D917E7" w:rsidRPr="00216E24" w:rsidRDefault="00D917E7" w:rsidP="00D917E7">
      <w:pPr>
        <w:spacing w:after="0" w:line="480" w:lineRule="auto"/>
      </w:pPr>
      <w:proofErr w:type="spellStart"/>
      <w:r w:rsidRPr="00216E24">
        <w:t>Doevendans</w:t>
      </w:r>
      <w:proofErr w:type="spellEnd"/>
      <w:r w:rsidRPr="00216E24">
        <w:t>:</w:t>
      </w:r>
      <w:r w:rsidR="00D445B2" w:rsidRPr="00216E24">
        <w:t xml:space="preserve">  None declared</w:t>
      </w:r>
    </w:p>
    <w:p w14:paraId="50B1A265" w14:textId="1A7C1CCC" w:rsidR="00D917E7" w:rsidRPr="00216E24" w:rsidRDefault="00D917E7" w:rsidP="00D917E7">
      <w:pPr>
        <w:spacing w:after="0" w:line="480" w:lineRule="auto"/>
      </w:pPr>
      <w:r w:rsidRPr="00216E24">
        <w:t>El-Gazayerly:</w:t>
      </w:r>
      <w:r w:rsidR="002E291F" w:rsidRPr="00216E24">
        <w:t xml:space="preserve">  None declared</w:t>
      </w:r>
    </w:p>
    <w:p w14:paraId="610D69BD" w14:textId="1544754B" w:rsidR="00D917E7" w:rsidRPr="00216E24" w:rsidRDefault="00D917E7" w:rsidP="00D917E7">
      <w:pPr>
        <w:spacing w:after="0" w:line="480" w:lineRule="auto"/>
      </w:pPr>
      <w:proofErr w:type="spellStart"/>
      <w:r w:rsidRPr="00216E24">
        <w:t>Gimpelewicz</w:t>
      </w:r>
      <w:proofErr w:type="spellEnd"/>
      <w:r w:rsidRPr="00216E24">
        <w:t>:</w:t>
      </w:r>
      <w:r w:rsidR="00A37DC3" w:rsidRPr="00216E24">
        <w:t xml:space="preserve">  Employee of Novartis</w:t>
      </w:r>
    </w:p>
    <w:p w14:paraId="3A9E311B" w14:textId="6785FE12" w:rsidR="00D917E7" w:rsidRPr="00216E24" w:rsidRDefault="00D917E7" w:rsidP="00D917E7">
      <w:pPr>
        <w:spacing w:after="0" w:line="480" w:lineRule="auto"/>
      </w:pPr>
      <w:r w:rsidRPr="00216E24">
        <w:t>Honarpour:</w:t>
      </w:r>
      <w:r w:rsidR="001E353F" w:rsidRPr="00216E24">
        <w:t xml:space="preserve">  Employee of Amgen, Inc.</w:t>
      </w:r>
    </w:p>
    <w:p w14:paraId="69E7FB07" w14:textId="6867F684" w:rsidR="00D917E7" w:rsidRPr="00216E24" w:rsidRDefault="00D917E7" w:rsidP="00D917E7">
      <w:pPr>
        <w:spacing w:after="0" w:line="480" w:lineRule="auto"/>
      </w:pPr>
      <w:proofErr w:type="spellStart"/>
      <w:r w:rsidRPr="00216E24">
        <w:t>Janmohamed</w:t>
      </w:r>
      <w:proofErr w:type="spellEnd"/>
      <w:r w:rsidRPr="00216E24">
        <w:t>:</w:t>
      </w:r>
      <w:r w:rsidR="00096729" w:rsidRPr="00216E24">
        <w:t xml:space="preserve">  Employee of GlaxoSmithKline</w:t>
      </w:r>
    </w:p>
    <w:p w14:paraId="297D6DD3" w14:textId="07B04533" w:rsidR="00D917E7" w:rsidRPr="00216E24" w:rsidRDefault="00D917E7" w:rsidP="00D917E7">
      <w:pPr>
        <w:spacing w:after="0" w:line="480" w:lineRule="auto"/>
      </w:pPr>
      <w:r w:rsidRPr="00216E24">
        <w:t>Janssen:</w:t>
      </w:r>
      <w:r w:rsidR="00122004" w:rsidRPr="00216E24">
        <w:t xml:space="preserve">  None declared</w:t>
      </w:r>
    </w:p>
    <w:p w14:paraId="3D775943" w14:textId="1F344F1C" w:rsidR="00D917E7" w:rsidRPr="00216E24" w:rsidRDefault="00D917E7" w:rsidP="00D917E7">
      <w:pPr>
        <w:spacing w:after="0" w:line="480" w:lineRule="auto"/>
      </w:pPr>
      <w:r w:rsidRPr="00216E24">
        <w:t>Kim:</w:t>
      </w:r>
      <w:r w:rsidR="00972C6E" w:rsidRPr="00216E24">
        <w:t xml:space="preserve">  Employee of Pfizer</w:t>
      </w:r>
    </w:p>
    <w:p w14:paraId="686F2F33" w14:textId="47F6E4AF" w:rsidR="004C7A7D" w:rsidRPr="00216E24" w:rsidRDefault="004C7A7D" w:rsidP="00D917E7">
      <w:pPr>
        <w:spacing w:after="0" w:line="480" w:lineRule="auto"/>
      </w:pPr>
      <w:r w:rsidRPr="00216E24">
        <w:t xml:space="preserve">Lautsch:  Employee of Merck, Sharp &amp; Dohme, a subsidiary of </w:t>
      </w:r>
      <w:proofErr w:type="spellStart"/>
      <w:r w:rsidRPr="00216E24">
        <w:t>Merck&amp;Co</w:t>
      </w:r>
      <w:proofErr w:type="spellEnd"/>
      <w:r w:rsidRPr="00216E24">
        <w:t>, Inc.</w:t>
      </w:r>
    </w:p>
    <w:p w14:paraId="5A50046A" w14:textId="4C7966F2" w:rsidR="00D917E7" w:rsidRPr="00216E24" w:rsidRDefault="00D917E7" w:rsidP="00D917E7">
      <w:pPr>
        <w:spacing w:after="0" w:line="480" w:lineRule="auto"/>
      </w:pPr>
      <w:r w:rsidRPr="00216E24">
        <w:t>Laws:</w:t>
      </w:r>
      <w:r w:rsidR="00972C6E" w:rsidRPr="00216E24">
        <w:t xml:space="preserve">  Employee of GlaxoSmithKline</w:t>
      </w:r>
    </w:p>
    <w:p w14:paraId="249CB4B6" w14:textId="223B50D6" w:rsidR="00D917E7" w:rsidRPr="00216E24" w:rsidRDefault="00D917E7" w:rsidP="00D917E7">
      <w:pPr>
        <w:spacing w:after="0" w:line="480" w:lineRule="auto"/>
      </w:pPr>
      <w:proofErr w:type="spellStart"/>
      <w:r w:rsidRPr="00216E24">
        <w:t>Lefkowitz</w:t>
      </w:r>
      <w:proofErr w:type="spellEnd"/>
      <w:r w:rsidRPr="00216E24">
        <w:t>:</w:t>
      </w:r>
      <w:r w:rsidR="00111C96" w:rsidRPr="00216E24">
        <w:t xml:space="preserve">  Employee of Novartis</w:t>
      </w:r>
    </w:p>
    <w:p w14:paraId="5ECDB0F2" w14:textId="27D641B1" w:rsidR="00D917E7" w:rsidRPr="00216E24" w:rsidRDefault="00D917E7" w:rsidP="00D917E7">
      <w:pPr>
        <w:spacing w:after="0" w:line="480" w:lineRule="auto"/>
      </w:pPr>
      <w:r w:rsidRPr="00216E24">
        <w:t>Lopez-Sendon:</w:t>
      </w:r>
      <w:r w:rsidR="0059622E" w:rsidRPr="00216E24">
        <w:t xml:space="preserve">  Research grant from Pfizer, Merck</w:t>
      </w:r>
      <w:r w:rsidR="00DB7DAC" w:rsidRPr="00216E24">
        <w:t xml:space="preserve"> &amp; Co., Inc.</w:t>
      </w:r>
      <w:r w:rsidR="0059622E" w:rsidRPr="00216E24">
        <w:t xml:space="preserve">, Bayer, Amgen, Novartis, </w:t>
      </w:r>
      <w:proofErr w:type="spellStart"/>
      <w:r w:rsidR="0059622E" w:rsidRPr="00216E24">
        <w:t>Servier</w:t>
      </w:r>
      <w:proofErr w:type="spellEnd"/>
      <w:r w:rsidR="0059622E" w:rsidRPr="00216E24">
        <w:t xml:space="preserve">, </w:t>
      </w:r>
      <w:proofErr w:type="spellStart"/>
      <w:r w:rsidR="0059622E" w:rsidRPr="00216E24">
        <w:t>Menarini</w:t>
      </w:r>
      <w:proofErr w:type="spellEnd"/>
      <w:r w:rsidR="0059622E" w:rsidRPr="00216E24">
        <w:t>, Sanofi; personal fees from Merck</w:t>
      </w:r>
      <w:r w:rsidR="00841AD9" w:rsidRPr="00216E24">
        <w:t xml:space="preserve"> &amp; Co., Inc.</w:t>
      </w:r>
      <w:r w:rsidR="0059622E" w:rsidRPr="00216E24">
        <w:t xml:space="preserve">, Amgen, Novartis, </w:t>
      </w:r>
      <w:proofErr w:type="spellStart"/>
      <w:r w:rsidR="0059622E" w:rsidRPr="00216E24">
        <w:t>Servier</w:t>
      </w:r>
      <w:proofErr w:type="spellEnd"/>
      <w:r w:rsidR="0059622E" w:rsidRPr="00216E24">
        <w:t xml:space="preserve">, </w:t>
      </w:r>
      <w:proofErr w:type="spellStart"/>
      <w:r w:rsidR="0059622E" w:rsidRPr="00216E24">
        <w:t>Menarini</w:t>
      </w:r>
      <w:proofErr w:type="spellEnd"/>
      <w:r w:rsidR="0059622E" w:rsidRPr="00216E24">
        <w:t>, Sanofi</w:t>
      </w:r>
    </w:p>
    <w:p w14:paraId="579F4B36" w14:textId="55C1658C" w:rsidR="00D917E7" w:rsidRPr="00216E24" w:rsidRDefault="00D917E7" w:rsidP="00D917E7">
      <w:pPr>
        <w:spacing w:after="0" w:line="480" w:lineRule="auto"/>
      </w:pPr>
      <w:r w:rsidRPr="00216E24">
        <w:t>Lyon:</w:t>
      </w:r>
      <w:r w:rsidR="009C18FC" w:rsidRPr="00216E24">
        <w:t xml:space="preserve">  Personal fees from Novartis</w:t>
      </w:r>
      <w:r w:rsidR="00EB7E1B" w:rsidRPr="00216E24">
        <w:t xml:space="preserve"> (speaker honoraria)</w:t>
      </w:r>
      <w:r w:rsidR="009C18FC" w:rsidRPr="00216E24">
        <w:t xml:space="preserve">, </w:t>
      </w:r>
      <w:proofErr w:type="spellStart"/>
      <w:r w:rsidR="009C18FC" w:rsidRPr="00216E24">
        <w:t>Servier</w:t>
      </w:r>
      <w:proofErr w:type="spellEnd"/>
      <w:r w:rsidR="009C18FC" w:rsidRPr="00216E24">
        <w:t xml:space="preserve">, </w:t>
      </w:r>
      <w:proofErr w:type="spellStart"/>
      <w:r w:rsidR="009C18FC" w:rsidRPr="00216E24">
        <w:t>Ferring</w:t>
      </w:r>
      <w:proofErr w:type="spellEnd"/>
      <w:r w:rsidR="009C18FC" w:rsidRPr="00216E24">
        <w:t xml:space="preserve"> Pharmaceuticals, Amgen, Onyx Pharmaceuticals, Stealth Peptides; research grant from Pfizer</w:t>
      </w:r>
    </w:p>
    <w:p w14:paraId="2D8F4FC1" w14:textId="10153A94" w:rsidR="00D917E7" w:rsidRPr="00216E24" w:rsidRDefault="00D917E7" w:rsidP="00D917E7">
      <w:pPr>
        <w:spacing w:after="0" w:line="480" w:lineRule="auto"/>
      </w:pPr>
      <w:r w:rsidRPr="00216E24">
        <w:t>Malik:</w:t>
      </w:r>
      <w:r w:rsidR="00830940" w:rsidRPr="00216E24">
        <w:t xml:space="preserve">  Employee and stockholder of Cytokinetics</w:t>
      </w:r>
    </w:p>
    <w:p w14:paraId="4DCA0E77" w14:textId="0BF91BD8" w:rsidR="00D917E7" w:rsidRPr="00216E24" w:rsidRDefault="00D917E7" w:rsidP="00D917E7">
      <w:pPr>
        <w:spacing w:after="0" w:line="480" w:lineRule="auto"/>
      </w:pPr>
      <w:r w:rsidRPr="00216E24">
        <w:lastRenderedPageBreak/>
        <w:t>McMurray:</w:t>
      </w:r>
      <w:r w:rsidR="005F6040" w:rsidRPr="00216E24">
        <w:t xml:space="preserve">  Payments to employer, Glasgow University, from Novartis, </w:t>
      </w:r>
      <w:proofErr w:type="spellStart"/>
      <w:r w:rsidR="005F6040" w:rsidRPr="00216E24">
        <w:t>Cardiorentis</w:t>
      </w:r>
      <w:proofErr w:type="spellEnd"/>
      <w:r w:rsidR="005F6040" w:rsidRPr="00216E24">
        <w:t xml:space="preserve">, Amgen, Oxford University, Bayer, </w:t>
      </w:r>
      <w:r w:rsidR="00333C76" w:rsidRPr="00216E24">
        <w:t xml:space="preserve">GlaxoSmithKline, </w:t>
      </w:r>
      <w:proofErr w:type="spellStart"/>
      <w:r w:rsidR="00333C76" w:rsidRPr="00216E24">
        <w:t>Theracos</w:t>
      </w:r>
      <w:proofErr w:type="spellEnd"/>
      <w:r w:rsidR="00333C76" w:rsidRPr="00216E24">
        <w:t xml:space="preserve">, </w:t>
      </w:r>
      <w:proofErr w:type="spellStart"/>
      <w:r w:rsidR="00333C76" w:rsidRPr="00216E24">
        <w:t>Abbvie</w:t>
      </w:r>
      <w:proofErr w:type="spellEnd"/>
      <w:r w:rsidR="00333C76" w:rsidRPr="00216E24">
        <w:t xml:space="preserve">, </w:t>
      </w:r>
      <w:proofErr w:type="spellStart"/>
      <w:r w:rsidR="00333C76" w:rsidRPr="00216E24">
        <w:t>DalCor</w:t>
      </w:r>
      <w:proofErr w:type="spellEnd"/>
      <w:r w:rsidR="00333C76" w:rsidRPr="00216E24">
        <w:t>, Pfizer, Merck</w:t>
      </w:r>
      <w:r w:rsidR="00DB7DAC" w:rsidRPr="00216E24">
        <w:t xml:space="preserve"> &amp; Co., Inc.</w:t>
      </w:r>
      <w:r w:rsidR="00333C76" w:rsidRPr="00216E24">
        <w:t>, AstraZeneca, Bristol Myers Squibb, and Kidney Research UK/Kings College Hospital London/</w:t>
      </w:r>
      <w:proofErr w:type="spellStart"/>
      <w:r w:rsidR="00333C76" w:rsidRPr="00216E24">
        <w:t>Vifor</w:t>
      </w:r>
      <w:proofErr w:type="spellEnd"/>
      <w:r w:rsidR="00333C76" w:rsidRPr="00216E24">
        <w:t>-Fresenius Pharma for time spent on Steering, Executive, Data Monitoring, or Endpoint Committees, as Principal Investigator, or Advisory Boards, including some travel and accommodations to attend meetings.  These payments were made through a Consultancy with Glasgow University and Dr. McMurray did not receive personal payments in relation to a specific trial or drug.</w:t>
      </w:r>
    </w:p>
    <w:p w14:paraId="5CB33823" w14:textId="201B3DD9" w:rsidR="00D917E7" w:rsidRPr="00216E24" w:rsidRDefault="00D917E7" w:rsidP="00D917E7">
      <w:pPr>
        <w:spacing w:after="0" w:line="480" w:lineRule="auto"/>
      </w:pPr>
      <w:r w:rsidRPr="00216E24">
        <w:t>Metra:</w:t>
      </w:r>
      <w:r w:rsidR="006D2E68" w:rsidRPr="00216E24">
        <w:t xml:space="preserve">  Personal fees from Amgen, Bayer, Novartis, </w:t>
      </w:r>
      <w:proofErr w:type="spellStart"/>
      <w:r w:rsidR="006D2E68" w:rsidRPr="00216E24">
        <w:t>Servier</w:t>
      </w:r>
      <w:proofErr w:type="spellEnd"/>
      <w:r w:rsidR="006D2E68" w:rsidRPr="00216E24">
        <w:t xml:space="preserve">, </w:t>
      </w:r>
      <w:proofErr w:type="spellStart"/>
      <w:r w:rsidR="006D2E68" w:rsidRPr="00216E24">
        <w:t>Relypsa</w:t>
      </w:r>
      <w:proofErr w:type="spellEnd"/>
      <w:r w:rsidR="006D2E68" w:rsidRPr="00216E24">
        <w:t xml:space="preserve"> (Steering Committees and Advisory Boards)</w:t>
      </w:r>
    </w:p>
    <w:p w14:paraId="3CE27D3C" w14:textId="22FEF4FC" w:rsidR="00D917E7" w:rsidRPr="00216E24" w:rsidRDefault="00D917E7" w:rsidP="00D917E7">
      <w:pPr>
        <w:spacing w:after="0" w:line="480" w:lineRule="auto"/>
      </w:pPr>
      <w:r w:rsidRPr="00216E24">
        <w:t>Perez:</w:t>
      </w:r>
      <w:r w:rsidR="00240C45" w:rsidRPr="00216E24">
        <w:t xml:space="preserve">  Employee of Bayer Pharma AG</w:t>
      </w:r>
    </w:p>
    <w:p w14:paraId="3CF34AF7" w14:textId="4BAA1B6E" w:rsidR="00D917E7" w:rsidRPr="00216E24" w:rsidRDefault="00D917E7" w:rsidP="00D917E7">
      <w:pPr>
        <w:spacing w:after="0" w:line="480" w:lineRule="auto"/>
      </w:pPr>
      <w:r w:rsidRPr="00216E24">
        <w:t>Pfeffer:</w:t>
      </w:r>
      <w:r w:rsidR="0062203D" w:rsidRPr="00216E24">
        <w:t xml:space="preserve">  Personal fees from Bayer, Genzyme Corporation, Lilly USA, The Medicines Company, Merck</w:t>
      </w:r>
      <w:r w:rsidR="00DB7DAC" w:rsidRPr="00216E24">
        <w:t xml:space="preserve"> &amp; Co., Inc.</w:t>
      </w:r>
      <w:r w:rsidR="0062203D" w:rsidRPr="00216E24">
        <w:t xml:space="preserve">, Sanofi, Novo Nordisk, </w:t>
      </w:r>
      <w:proofErr w:type="spellStart"/>
      <w:r w:rsidR="0062203D" w:rsidRPr="00216E24">
        <w:t>Relypsa</w:t>
      </w:r>
      <w:proofErr w:type="spellEnd"/>
      <w:r w:rsidR="0062203D" w:rsidRPr="00216E24">
        <w:t xml:space="preserve">, Teva, </w:t>
      </w:r>
      <w:proofErr w:type="spellStart"/>
      <w:r w:rsidR="0062203D" w:rsidRPr="00216E24">
        <w:t>Thrasos</w:t>
      </w:r>
      <w:proofErr w:type="spellEnd"/>
      <w:r w:rsidR="0062203D" w:rsidRPr="00216E24">
        <w:t xml:space="preserve">, </w:t>
      </w:r>
      <w:proofErr w:type="spellStart"/>
      <w:r w:rsidR="0062203D" w:rsidRPr="00216E24">
        <w:t>Boehringer</w:t>
      </w:r>
      <w:proofErr w:type="spellEnd"/>
      <w:r w:rsidR="0062203D" w:rsidRPr="00216E24">
        <w:t xml:space="preserve"> </w:t>
      </w:r>
      <w:proofErr w:type="spellStart"/>
      <w:r w:rsidR="0062203D" w:rsidRPr="00216E24">
        <w:t>Ingelheim</w:t>
      </w:r>
      <w:proofErr w:type="spellEnd"/>
      <w:r w:rsidR="0062203D" w:rsidRPr="00216E24">
        <w:t xml:space="preserve">, </w:t>
      </w:r>
      <w:proofErr w:type="spellStart"/>
      <w:r w:rsidR="0062203D" w:rsidRPr="00216E24">
        <w:t>DalCor</w:t>
      </w:r>
      <w:proofErr w:type="spellEnd"/>
      <w:r w:rsidR="0062203D" w:rsidRPr="00216E24">
        <w:t xml:space="preserve">, </w:t>
      </w:r>
      <w:proofErr w:type="spellStart"/>
      <w:r w:rsidR="0062203D" w:rsidRPr="00216E24">
        <w:t>GlaxoSmithKliine</w:t>
      </w:r>
      <w:proofErr w:type="spellEnd"/>
      <w:r w:rsidR="0062203D" w:rsidRPr="00216E24">
        <w:t xml:space="preserve">, Novartis, Gilead for consulting; research grants (institutional agreement with Brigham and Women’s Hospital) from Sanofi and Novartis; co-inventor on patents held by The Brigham and Women’s Hospital with Novartis (Dr. </w:t>
      </w:r>
      <w:proofErr w:type="spellStart"/>
      <w:r w:rsidR="0062203D" w:rsidRPr="00216E24">
        <w:t>Pfeffer’s</w:t>
      </w:r>
      <w:proofErr w:type="spellEnd"/>
      <w:r w:rsidR="0062203D" w:rsidRPr="00216E24">
        <w:t xml:space="preserve"> share of the licensing agreement is irrevocably transferred to charity)</w:t>
      </w:r>
      <w:r w:rsidR="00917207" w:rsidRPr="00216E24">
        <w:t>.</w:t>
      </w:r>
    </w:p>
    <w:p w14:paraId="4E552CAD" w14:textId="21437895" w:rsidR="00D917E7" w:rsidRPr="00216E24" w:rsidRDefault="00D917E7" w:rsidP="00D917E7">
      <w:pPr>
        <w:spacing w:after="0" w:line="480" w:lineRule="auto"/>
      </w:pPr>
      <w:r w:rsidRPr="00216E24">
        <w:t>Pocock:</w:t>
      </w:r>
      <w:r w:rsidR="00621DAB" w:rsidRPr="00216E24">
        <w:t xml:space="preserve">  None declared</w:t>
      </w:r>
    </w:p>
    <w:p w14:paraId="3475BCFA" w14:textId="42C7E056" w:rsidR="009740AB" w:rsidRPr="00216E24" w:rsidRDefault="009740AB" w:rsidP="00D917E7">
      <w:pPr>
        <w:spacing w:after="0" w:line="480" w:lineRule="auto"/>
      </w:pPr>
      <w:proofErr w:type="spellStart"/>
      <w:r w:rsidRPr="00216E24">
        <w:t>Ponikowski</w:t>
      </w:r>
      <w:proofErr w:type="spellEnd"/>
      <w:r w:rsidRPr="00216E24">
        <w:t xml:space="preserve">:  Research grants, personal fees, and non-financial support from </w:t>
      </w:r>
      <w:proofErr w:type="spellStart"/>
      <w:r w:rsidRPr="00216E24">
        <w:t>Vifor</w:t>
      </w:r>
      <w:proofErr w:type="spellEnd"/>
      <w:r w:rsidRPr="00216E24">
        <w:t xml:space="preserve"> Pharma, Amgen, </w:t>
      </w:r>
      <w:proofErr w:type="spellStart"/>
      <w:r w:rsidRPr="00216E24">
        <w:t>Servier</w:t>
      </w:r>
      <w:proofErr w:type="spellEnd"/>
      <w:r w:rsidRPr="00216E24">
        <w:t xml:space="preserve">, Novartis, Johnson &amp; Johnson, Bayer, Pfizer, Abbott Vascular, </w:t>
      </w:r>
      <w:proofErr w:type="spellStart"/>
      <w:r w:rsidRPr="00216E24">
        <w:t>Respicardia</w:t>
      </w:r>
      <w:proofErr w:type="spellEnd"/>
      <w:r w:rsidRPr="00216E24">
        <w:t xml:space="preserve">, </w:t>
      </w:r>
      <w:proofErr w:type="spellStart"/>
      <w:r w:rsidRPr="00216E24">
        <w:t>Coridea</w:t>
      </w:r>
      <w:proofErr w:type="spellEnd"/>
      <w:r w:rsidRPr="00216E24">
        <w:t xml:space="preserve">, </w:t>
      </w:r>
      <w:proofErr w:type="spellStart"/>
      <w:r w:rsidRPr="00216E24">
        <w:t>Celladon</w:t>
      </w:r>
      <w:proofErr w:type="spellEnd"/>
      <w:r w:rsidRPr="00216E24">
        <w:t xml:space="preserve">, </w:t>
      </w:r>
      <w:proofErr w:type="spellStart"/>
      <w:r w:rsidRPr="00216E24">
        <w:t>Cardiorentis</w:t>
      </w:r>
      <w:proofErr w:type="spellEnd"/>
      <w:r w:rsidRPr="00216E24">
        <w:t xml:space="preserve">, </w:t>
      </w:r>
      <w:r w:rsidR="00D33A15" w:rsidRPr="00216E24">
        <w:t>Singulex, Biocontrol, DD Device</w:t>
      </w:r>
    </w:p>
    <w:p w14:paraId="57CA3338" w14:textId="18B8EAEB" w:rsidR="00D917E7" w:rsidRPr="00216E24" w:rsidRDefault="00D917E7" w:rsidP="00D917E7">
      <w:pPr>
        <w:spacing w:after="0" w:line="480" w:lineRule="auto"/>
      </w:pPr>
      <w:r w:rsidRPr="00216E24">
        <w:t>Prasad:</w:t>
      </w:r>
      <w:r w:rsidR="00ED02FF" w:rsidRPr="00216E24">
        <w:t xml:space="preserve">  None declared</w:t>
      </w:r>
    </w:p>
    <w:p w14:paraId="698D56B2" w14:textId="6E2F6E24" w:rsidR="00D33A15" w:rsidRPr="00216E24" w:rsidRDefault="00D33A15" w:rsidP="00D917E7">
      <w:pPr>
        <w:spacing w:after="0" w:line="480" w:lineRule="auto"/>
      </w:pPr>
      <w:r w:rsidRPr="00216E24">
        <w:t>Richard-</w:t>
      </w:r>
      <w:proofErr w:type="spellStart"/>
      <w:r w:rsidRPr="00216E24">
        <w:t>Lordereau</w:t>
      </w:r>
      <w:proofErr w:type="spellEnd"/>
      <w:r w:rsidRPr="00216E24">
        <w:t>:  Employee of Bristol Myers Squibb</w:t>
      </w:r>
    </w:p>
    <w:p w14:paraId="50738172" w14:textId="418D6CA2" w:rsidR="00D917E7" w:rsidRPr="00216E24" w:rsidRDefault="00D917E7" w:rsidP="00D917E7">
      <w:pPr>
        <w:spacing w:after="0" w:line="480" w:lineRule="auto"/>
      </w:pPr>
      <w:proofErr w:type="spellStart"/>
      <w:r w:rsidRPr="00216E24">
        <w:lastRenderedPageBreak/>
        <w:t>Roessig</w:t>
      </w:r>
      <w:proofErr w:type="spellEnd"/>
      <w:r w:rsidRPr="00216E24">
        <w:t>:</w:t>
      </w:r>
      <w:r w:rsidR="003547E4" w:rsidRPr="00216E24">
        <w:t xml:space="preserve">  Full-time employee of Bayer Pharma AG</w:t>
      </w:r>
    </w:p>
    <w:p w14:paraId="3302CB2F" w14:textId="0C9A448C" w:rsidR="00D917E7" w:rsidRPr="00216E24" w:rsidRDefault="00D917E7" w:rsidP="00D917E7">
      <w:pPr>
        <w:spacing w:after="0" w:line="480" w:lineRule="auto"/>
      </w:pPr>
      <w:proofErr w:type="spellStart"/>
      <w:r w:rsidRPr="00216E24">
        <w:t>Rosano</w:t>
      </w:r>
      <w:proofErr w:type="spellEnd"/>
      <w:r w:rsidRPr="00216E24">
        <w:t>:</w:t>
      </w:r>
      <w:r w:rsidR="00A37DC3" w:rsidRPr="00216E24">
        <w:t xml:space="preserve">  None declared</w:t>
      </w:r>
    </w:p>
    <w:p w14:paraId="190657BD" w14:textId="64D37EBA" w:rsidR="00D917E7" w:rsidRPr="00216E24" w:rsidRDefault="00D917E7" w:rsidP="00D917E7">
      <w:pPr>
        <w:spacing w:after="0" w:line="480" w:lineRule="auto"/>
      </w:pPr>
      <w:r w:rsidRPr="00216E24">
        <w:t>Sherman:</w:t>
      </w:r>
      <w:r w:rsidR="0028516D" w:rsidRPr="00216E24">
        <w:t xml:space="preserve">  Full time employee of </w:t>
      </w:r>
      <w:proofErr w:type="spellStart"/>
      <w:r w:rsidR="0028516D" w:rsidRPr="00216E24">
        <w:t>Celyad</w:t>
      </w:r>
      <w:proofErr w:type="spellEnd"/>
      <w:r w:rsidR="0028516D" w:rsidRPr="00216E24">
        <w:t xml:space="preserve">, SA; personal fees from consulting for </w:t>
      </w:r>
      <w:proofErr w:type="spellStart"/>
      <w:r w:rsidR="0028516D" w:rsidRPr="00216E24">
        <w:t>Viromed</w:t>
      </w:r>
      <w:proofErr w:type="spellEnd"/>
      <w:r w:rsidR="0028516D" w:rsidRPr="00216E24">
        <w:t xml:space="preserve"> and </w:t>
      </w:r>
      <w:proofErr w:type="spellStart"/>
      <w:r w:rsidR="0028516D" w:rsidRPr="00216E24">
        <w:t>Ventrix</w:t>
      </w:r>
      <w:proofErr w:type="spellEnd"/>
    </w:p>
    <w:p w14:paraId="73EA0635" w14:textId="2F7ADB3B" w:rsidR="00D917E7" w:rsidRPr="00216E24" w:rsidRDefault="00D917E7" w:rsidP="00D917E7">
      <w:pPr>
        <w:spacing w:after="0" w:line="480" w:lineRule="auto"/>
      </w:pPr>
      <w:r w:rsidRPr="00216E24">
        <w:t>Stough:</w:t>
      </w:r>
      <w:r w:rsidR="00122004" w:rsidRPr="00216E24">
        <w:t xml:space="preserve">  Personal fees from consulting to European Society of Cardiology, Heart Failure Association of the European Society of Cardiology, Heart Failure Society of America, Overcome (Cardiovascular Clinical </w:t>
      </w:r>
      <w:proofErr w:type="spellStart"/>
      <w:r w:rsidR="00122004" w:rsidRPr="00216E24">
        <w:t>Trialists</w:t>
      </w:r>
      <w:proofErr w:type="spellEnd"/>
      <w:r w:rsidR="00122004" w:rsidRPr="00216E24">
        <w:t xml:space="preserve"> [CVCT] and Investigation Network Initiative-Cardiovascular and Renal Clinical </w:t>
      </w:r>
      <w:proofErr w:type="spellStart"/>
      <w:r w:rsidR="00122004" w:rsidRPr="00216E24">
        <w:t>Trialists</w:t>
      </w:r>
      <w:proofErr w:type="spellEnd"/>
      <w:r w:rsidR="00122004" w:rsidRPr="00216E24">
        <w:t xml:space="preserve"> [INI-CRCT]), </w:t>
      </w:r>
      <w:proofErr w:type="spellStart"/>
      <w:r w:rsidR="00122004" w:rsidRPr="00216E24">
        <w:t>Relypsa</w:t>
      </w:r>
      <w:proofErr w:type="spellEnd"/>
      <w:r w:rsidR="00122004" w:rsidRPr="00216E24">
        <w:t xml:space="preserve">, Stealth Peptides, </w:t>
      </w:r>
      <w:proofErr w:type="spellStart"/>
      <w:r w:rsidR="00122004" w:rsidRPr="00216E24">
        <w:t>Celyad</w:t>
      </w:r>
      <w:proofErr w:type="spellEnd"/>
      <w:r w:rsidR="00122004" w:rsidRPr="00216E24">
        <w:t xml:space="preserve">, and </w:t>
      </w:r>
      <w:proofErr w:type="spellStart"/>
      <w:r w:rsidR="00122004" w:rsidRPr="00216E24">
        <w:t>Respicardia</w:t>
      </w:r>
      <w:proofErr w:type="spellEnd"/>
    </w:p>
    <w:p w14:paraId="42B5DAC6" w14:textId="46B2C675" w:rsidR="00D917E7" w:rsidRPr="00216E24" w:rsidRDefault="00D917E7" w:rsidP="00D917E7">
      <w:pPr>
        <w:spacing w:after="0" w:line="480" w:lineRule="auto"/>
      </w:pPr>
      <w:r w:rsidRPr="00216E24">
        <w:t>Swedberg:</w:t>
      </w:r>
      <w:r w:rsidR="00621DAB" w:rsidRPr="00216E24">
        <w:t xml:space="preserve">  Personal fees (honoraria) from Amgen, Astra Zeneca, Novartis, Pfizer, </w:t>
      </w:r>
      <w:proofErr w:type="spellStart"/>
      <w:r w:rsidR="00621DAB" w:rsidRPr="00216E24">
        <w:t>Servier</w:t>
      </w:r>
      <w:proofErr w:type="spellEnd"/>
      <w:r w:rsidR="00621DAB" w:rsidRPr="00216E24">
        <w:t xml:space="preserve">, </w:t>
      </w:r>
      <w:proofErr w:type="spellStart"/>
      <w:r w:rsidR="00621DAB" w:rsidRPr="00216E24">
        <w:t>Vifor</w:t>
      </w:r>
      <w:proofErr w:type="spellEnd"/>
      <w:r w:rsidR="00621DAB" w:rsidRPr="00216E24">
        <w:t xml:space="preserve"> Pharma</w:t>
      </w:r>
    </w:p>
    <w:p w14:paraId="63641B4A" w14:textId="70C4787D" w:rsidR="00D917E7" w:rsidRPr="00216E24" w:rsidRDefault="00D917E7" w:rsidP="00D917E7">
      <w:pPr>
        <w:spacing w:after="0" w:line="480" w:lineRule="auto"/>
        <w:rPr>
          <w:lang w:val="fr-FR"/>
        </w:rPr>
      </w:pPr>
      <w:r w:rsidRPr="00216E24">
        <w:rPr>
          <w:lang w:val="fr-FR"/>
        </w:rPr>
        <w:t>Tyl:</w:t>
      </w:r>
      <w:r w:rsidR="00627223" w:rsidRPr="00216E24">
        <w:rPr>
          <w:lang w:val="fr-FR"/>
        </w:rPr>
        <w:t xml:space="preserve">  </w:t>
      </w:r>
      <w:proofErr w:type="spellStart"/>
      <w:r w:rsidR="00627223" w:rsidRPr="00216E24">
        <w:rPr>
          <w:lang w:val="fr-FR"/>
        </w:rPr>
        <w:t>Employee</w:t>
      </w:r>
      <w:proofErr w:type="spellEnd"/>
      <w:r w:rsidR="00627223" w:rsidRPr="00216E24">
        <w:rPr>
          <w:lang w:val="fr-FR"/>
        </w:rPr>
        <w:t xml:space="preserve"> of Institut de Recherches Internationales </w:t>
      </w:r>
      <w:proofErr w:type="spellStart"/>
      <w:r w:rsidR="00627223" w:rsidRPr="00216E24">
        <w:rPr>
          <w:lang w:val="fr-FR"/>
        </w:rPr>
        <w:t>Servier</w:t>
      </w:r>
      <w:proofErr w:type="spellEnd"/>
    </w:p>
    <w:p w14:paraId="15E0362F" w14:textId="270C9843" w:rsidR="00D917E7" w:rsidRPr="00216E24" w:rsidRDefault="00D917E7" w:rsidP="00D917E7">
      <w:pPr>
        <w:spacing w:after="0" w:line="480" w:lineRule="auto"/>
      </w:pPr>
      <w:r w:rsidRPr="00216E24">
        <w:t>Zannad:</w:t>
      </w:r>
      <w:r w:rsidR="001A39DD" w:rsidRPr="00216E24">
        <w:t xml:space="preserve">  Personal fees for steering committee participation or consultancy from Janssen, Bayer, Pfizer, Novartis, Boston Scientific, </w:t>
      </w:r>
      <w:proofErr w:type="spellStart"/>
      <w:r w:rsidR="001A39DD" w:rsidRPr="00216E24">
        <w:t>Resmed</w:t>
      </w:r>
      <w:proofErr w:type="spellEnd"/>
      <w:r w:rsidR="001A39DD" w:rsidRPr="00216E24">
        <w:t xml:space="preserve">, Amgen, </w:t>
      </w:r>
      <w:proofErr w:type="spellStart"/>
      <w:r w:rsidR="001A39DD" w:rsidRPr="00216E24">
        <w:t>CVRx</w:t>
      </w:r>
      <w:proofErr w:type="spellEnd"/>
      <w:r w:rsidR="001A39DD" w:rsidRPr="00216E24">
        <w:t>, Quantum Genomics, Eli Lilly, Takeda, General Electric</w:t>
      </w:r>
    </w:p>
    <w:p w14:paraId="60A58547" w14:textId="3D3F2BAA" w:rsidR="00D917E7" w:rsidRPr="00216E24" w:rsidRDefault="00D917E7" w:rsidP="00D917E7">
      <w:pPr>
        <w:spacing w:after="0" w:line="480" w:lineRule="auto"/>
      </w:pPr>
      <w:r w:rsidRPr="00216E24">
        <w:t>Boulton:</w:t>
      </w:r>
      <w:r w:rsidR="00830940" w:rsidRPr="00216E24">
        <w:t xml:space="preserve">  Employee of Novartis</w:t>
      </w:r>
    </w:p>
    <w:p w14:paraId="73596204" w14:textId="6DBDE683" w:rsidR="00D917E7" w:rsidRPr="00216E24" w:rsidRDefault="00D917E7" w:rsidP="00D917E7">
      <w:pPr>
        <w:spacing w:after="0" w:line="480" w:lineRule="auto"/>
        <w:rPr>
          <w:vertAlign w:val="superscript"/>
        </w:rPr>
      </w:pPr>
      <w:r w:rsidRPr="00216E24">
        <w:t xml:space="preserve">De </w:t>
      </w:r>
      <w:proofErr w:type="spellStart"/>
      <w:r w:rsidRPr="00216E24">
        <w:t>Graeff</w:t>
      </w:r>
      <w:proofErr w:type="spellEnd"/>
      <w:r w:rsidRPr="00216E24">
        <w:t>:</w:t>
      </w:r>
      <w:r w:rsidR="00543322" w:rsidRPr="00216E24">
        <w:t xml:space="preserve">  None declared</w:t>
      </w:r>
    </w:p>
    <w:p w14:paraId="7C64F5AE" w14:textId="77777777" w:rsidR="005D7822" w:rsidRPr="00216E24" w:rsidRDefault="005D7822" w:rsidP="00592C13">
      <w:pPr>
        <w:pStyle w:val="Standa"/>
        <w:spacing w:line="480" w:lineRule="auto"/>
      </w:pPr>
    </w:p>
    <w:p w14:paraId="4168CCC3" w14:textId="77777777" w:rsidR="00994071" w:rsidRPr="00216E24" w:rsidRDefault="00994071">
      <w:pPr>
        <w:rPr>
          <w:rFonts w:eastAsia="Times New Roman"/>
          <w:lang w:bidi="de-DE"/>
        </w:rPr>
      </w:pPr>
      <w:r w:rsidRPr="00216E24">
        <w:br w:type="page"/>
      </w:r>
    </w:p>
    <w:p w14:paraId="6C8437AB" w14:textId="77777777" w:rsidR="002C1219" w:rsidRPr="00216E24" w:rsidRDefault="002C1219" w:rsidP="00592C13">
      <w:pPr>
        <w:pStyle w:val="Standa"/>
        <w:spacing w:line="480" w:lineRule="auto"/>
      </w:pPr>
    </w:p>
    <w:p w14:paraId="6EB355BD" w14:textId="77777777" w:rsidR="00791E99" w:rsidRPr="00216E24" w:rsidRDefault="002C1219" w:rsidP="00791E99">
      <w:pPr>
        <w:pStyle w:val="Standa"/>
        <w:jc w:val="center"/>
        <w:rPr>
          <w:noProof/>
        </w:rPr>
      </w:pPr>
      <w:r w:rsidRPr="00216E24">
        <w:fldChar w:fldCharType="begin"/>
      </w:r>
      <w:r w:rsidRPr="00216E24">
        <w:instrText xml:space="preserve"> ADDIN REFMGR.REFLIST </w:instrText>
      </w:r>
      <w:r w:rsidRPr="00216E24">
        <w:fldChar w:fldCharType="separate"/>
      </w:r>
      <w:r w:rsidR="00791E99" w:rsidRPr="00216E24">
        <w:rPr>
          <w:noProof/>
        </w:rPr>
        <w:t>References</w:t>
      </w:r>
    </w:p>
    <w:p w14:paraId="574D32A2" w14:textId="77777777" w:rsidR="00791E99" w:rsidRPr="00216E24" w:rsidRDefault="00791E99" w:rsidP="00791E99">
      <w:pPr>
        <w:pStyle w:val="Standa"/>
        <w:jc w:val="center"/>
        <w:rPr>
          <w:noProof/>
        </w:rPr>
      </w:pPr>
    </w:p>
    <w:p w14:paraId="1FC34EFF"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tab/>
        <w:t xml:space="preserve">1.  </w:t>
      </w:r>
      <w:r w:rsidRPr="00216E24">
        <w:rPr>
          <w:noProof/>
        </w:rPr>
        <w:tab/>
        <w:t xml:space="preserve">Ponikowski P, Voors AA, Anker SD, Bueno H, Cleland JG, Coats AJ, Falk V, Gonzalez-Juanatey JR, Harjola VP, Jankowska EA, Jessup M, Linde C, Nihoyannopoulos P, Parissis JT, Pieske B, Riley JP, Rosano GM, Ruilope LM, Ruschitzka F, Rutten FH, van der Meer P. 2016 ESC Guidelines for the diagnosis and treatment of acute and chronic heart failure: The Task Force for the diagnosis and treatment of acute and chronic heart failure of the European Society of Cardiology (ESC). Developed with the special contribution of the Heart Failure Association (HFA) of the ESC. </w:t>
      </w:r>
      <w:r w:rsidRPr="00216E24">
        <w:rPr>
          <w:i/>
          <w:noProof/>
        </w:rPr>
        <w:t>Eur J Heart Fail</w:t>
      </w:r>
      <w:r w:rsidRPr="00216E24">
        <w:rPr>
          <w:noProof/>
        </w:rPr>
        <w:t xml:space="preserve"> 2016;</w:t>
      </w:r>
      <w:r w:rsidRPr="00216E24">
        <w:rPr>
          <w:b/>
          <w:noProof/>
        </w:rPr>
        <w:t>18</w:t>
      </w:r>
      <w:r w:rsidRPr="00216E24">
        <w:rPr>
          <w:noProof/>
        </w:rPr>
        <w:t>:891-975.</w:t>
      </w:r>
    </w:p>
    <w:p w14:paraId="644ACC9D"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tab/>
        <w:t xml:space="preserve">2.  </w:t>
      </w:r>
      <w:r w:rsidRPr="00216E24">
        <w:rPr>
          <w:noProof/>
        </w:rPr>
        <w:tab/>
        <w:t xml:space="preserve">van Riet EE, Hoes AW, Wagenaar KP, Limburg A, Landman MA, Rutten FH. Epidemiology of heart failure: the prevalence of heart failure and ventricular dysfunction in older adults over time. A systematic review. </w:t>
      </w:r>
      <w:r w:rsidRPr="00216E24">
        <w:rPr>
          <w:i/>
          <w:noProof/>
        </w:rPr>
        <w:t>Eur J Heart Fail</w:t>
      </w:r>
      <w:r w:rsidRPr="00216E24">
        <w:rPr>
          <w:noProof/>
        </w:rPr>
        <w:t xml:space="preserve"> 2016;</w:t>
      </w:r>
      <w:r w:rsidRPr="00216E24">
        <w:rPr>
          <w:b/>
          <w:noProof/>
        </w:rPr>
        <w:t>18</w:t>
      </w:r>
      <w:r w:rsidRPr="00216E24">
        <w:rPr>
          <w:noProof/>
        </w:rPr>
        <w:t>:242-252.</w:t>
      </w:r>
    </w:p>
    <w:p w14:paraId="57855B8F"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tab/>
        <w:t xml:space="preserve">3.  </w:t>
      </w:r>
      <w:r w:rsidRPr="00216E24">
        <w:rPr>
          <w:noProof/>
        </w:rPr>
        <w:tab/>
        <w:t xml:space="preserve">McMurray JJ, Packer M, Desai AS, Gong J, Lefkowitz MP, Rizkala AR, Rouleau JL, Shi VC, Solomon SD, Swedberg K, Zile MR. Angiotensin-neprilysin inhibition versus enalapril in heart failure. </w:t>
      </w:r>
      <w:r w:rsidRPr="00216E24">
        <w:rPr>
          <w:i/>
          <w:noProof/>
        </w:rPr>
        <w:t>N Engl J Med</w:t>
      </w:r>
      <w:r w:rsidRPr="00216E24">
        <w:rPr>
          <w:noProof/>
        </w:rPr>
        <w:t xml:space="preserve"> 2014;</w:t>
      </w:r>
      <w:r w:rsidRPr="00216E24">
        <w:rPr>
          <w:b/>
          <w:noProof/>
        </w:rPr>
        <w:t>371</w:t>
      </w:r>
      <w:r w:rsidRPr="00216E24">
        <w:rPr>
          <w:noProof/>
        </w:rPr>
        <w:t>:993-1004.</w:t>
      </w:r>
    </w:p>
    <w:p w14:paraId="213CB054"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tab/>
        <w:t xml:space="preserve">4.  </w:t>
      </w:r>
      <w:r w:rsidRPr="00216E24">
        <w:rPr>
          <w:noProof/>
        </w:rPr>
        <w:tab/>
        <w:t xml:space="preserve">Thorvaldsen T, Benson L, Dahlstrom U, Edner M, Lund LH. Use of evidence-based therapy and survival in heart failure in Sweden 2003-2012. </w:t>
      </w:r>
      <w:r w:rsidRPr="00216E24">
        <w:rPr>
          <w:i/>
          <w:noProof/>
        </w:rPr>
        <w:t>Eur J Heart Fail</w:t>
      </w:r>
      <w:r w:rsidRPr="00216E24">
        <w:rPr>
          <w:noProof/>
        </w:rPr>
        <w:t xml:space="preserve"> 2016;</w:t>
      </w:r>
      <w:r w:rsidRPr="00216E24">
        <w:rPr>
          <w:b/>
          <w:noProof/>
        </w:rPr>
        <w:t>18</w:t>
      </w:r>
      <w:r w:rsidRPr="00216E24">
        <w:rPr>
          <w:noProof/>
        </w:rPr>
        <w:t>:503-511.</w:t>
      </w:r>
    </w:p>
    <w:p w14:paraId="507FADB5"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tab/>
        <w:t xml:space="preserve">5.  </w:t>
      </w:r>
      <w:r w:rsidRPr="00216E24">
        <w:rPr>
          <w:noProof/>
        </w:rPr>
        <w:tab/>
        <w:t xml:space="preserve">Crespo-Leiro MG, Anker SD, Maggioni AP, Coats AJ, Filippatos G, Ruschitzka F, Ferrari R, Piepoli MF, Delgado Jimenez JF, Metra M, Fonseca C, Hradec J, Amir O, Logeart D, Dahlstrom U, Merkely B, Drozdz J, Goncalvesova E, Hassanein M, Chioncel O, Lainscak M, Seferovic PM, Tousoulis D, Kavoliuniene A, Fruhwald F, Fazlibegovic E, Temizhan A, Gatzov P, Erglis A, Laroche C, Mebazaa A. European Society of Cardiology Heart Failure </w:t>
      </w:r>
      <w:r w:rsidRPr="00216E24">
        <w:rPr>
          <w:noProof/>
        </w:rPr>
        <w:lastRenderedPageBreak/>
        <w:t xml:space="preserve">Long-Term Registry (ESC-HF-LT): 1-year follow-up outcomes and differences across regions. </w:t>
      </w:r>
      <w:r w:rsidRPr="00216E24">
        <w:rPr>
          <w:i/>
          <w:noProof/>
        </w:rPr>
        <w:t>Eur J Heart Fail</w:t>
      </w:r>
      <w:r w:rsidRPr="00216E24">
        <w:rPr>
          <w:noProof/>
        </w:rPr>
        <w:t xml:space="preserve"> 2016;</w:t>
      </w:r>
      <w:r w:rsidRPr="00216E24">
        <w:rPr>
          <w:b/>
          <w:noProof/>
        </w:rPr>
        <w:t>18</w:t>
      </w:r>
      <w:r w:rsidRPr="00216E24">
        <w:rPr>
          <w:noProof/>
        </w:rPr>
        <w:t>:613-625.</w:t>
      </w:r>
    </w:p>
    <w:p w14:paraId="73E7083F"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tab/>
        <w:t xml:space="preserve">6.  </w:t>
      </w:r>
      <w:r w:rsidRPr="00216E24">
        <w:rPr>
          <w:noProof/>
        </w:rPr>
        <w:tab/>
        <w:t xml:space="preserve">Kaitin KI, Dimasi JA. Pharmaceutical innovation in the 21st century: new drug approvals in the first decade, 2000-2009. </w:t>
      </w:r>
      <w:r w:rsidRPr="00216E24">
        <w:rPr>
          <w:i/>
          <w:noProof/>
        </w:rPr>
        <w:t>Clin Pharmacol Ther</w:t>
      </w:r>
      <w:r w:rsidRPr="00216E24">
        <w:rPr>
          <w:noProof/>
        </w:rPr>
        <w:t xml:space="preserve"> 2011;</w:t>
      </w:r>
      <w:r w:rsidRPr="00216E24">
        <w:rPr>
          <w:b/>
          <w:noProof/>
        </w:rPr>
        <w:t>89</w:t>
      </w:r>
      <w:r w:rsidRPr="00216E24">
        <w:rPr>
          <w:noProof/>
        </w:rPr>
        <w:t>:183-188.</w:t>
      </w:r>
    </w:p>
    <w:p w14:paraId="4491D7CE"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tab/>
        <w:t xml:space="preserve">7.  </w:t>
      </w:r>
      <w:r w:rsidRPr="00216E24">
        <w:rPr>
          <w:noProof/>
        </w:rPr>
        <w:tab/>
        <w:t xml:space="preserve">Jackson N, Atar D, Borentain M, Breithardt G, van Eickels M, Endres M, Fraass U, Friede T, Hannachi H, Janmohamed S, Kreuzer J, Landray M, Lautsch D, Le Floch C, Mol P, Naci H, Samani N, Svensson A, Thorstensen C, Tijssen J, Vandzhura V, Zalewski A, Kirchhof P. Improving clinical trials for cardiovascular diseases:  a position paper from the Cardiovascular Roundtable of the European Society of Cardiology. </w:t>
      </w:r>
      <w:r w:rsidRPr="00216E24">
        <w:rPr>
          <w:i/>
          <w:noProof/>
        </w:rPr>
        <w:t>Eur Heart J</w:t>
      </w:r>
      <w:r w:rsidRPr="00216E24">
        <w:rPr>
          <w:noProof/>
        </w:rPr>
        <w:t xml:space="preserve"> 2016;</w:t>
      </w:r>
      <w:r w:rsidRPr="00216E24">
        <w:rPr>
          <w:b/>
          <w:noProof/>
        </w:rPr>
        <w:t>37</w:t>
      </w:r>
      <w:r w:rsidRPr="00216E24">
        <w:rPr>
          <w:noProof/>
        </w:rPr>
        <w:t>:747-754.</w:t>
      </w:r>
    </w:p>
    <w:p w14:paraId="62D4A2AC"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tab/>
        <w:t xml:space="preserve">8.  </w:t>
      </w:r>
      <w:r w:rsidRPr="00216E24">
        <w:rPr>
          <w:noProof/>
        </w:rPr>
        <w:tab/>
        <w:t xml:space="preserve">DeMets DL, Pocock SJ, Julian DG. The agonising negative trend in monitoring of clinical trials. </w:t>
      </w:r>
      <w:r w:rsidRPr="00216E24">
        <w:rPr>
          <w:i/>
          <w:noProof/>
        </w:rPr>
        <w:t>Lancet</w:t>
      </w:r>
      <w:r w:rsidRPr="00216E24">
        <w:rPr>
          <w:noProof/>
        </w:rPr>
        <w:t xml:space="preserve"> 1999;</w:t>
      </w:r>
      <w:r w:rsidRPr="00216E24">
        <w:rPr>
          <w:b/>
          <w:noProof/>
        </w:rPr>
        <w:t>354</w:t>
      </w:r>
      <w:r w:rsidRPr="00216E24">
        <w:rPr>
          <w:noProof/>
        </w:rPr>
        <w:t>:1983-1988.</w:t>
      </w:r>
    </w:p>
    <w:p w14:paraId="2FC2B81C"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tab/>
        <w:t xml:space="preserve">9.  </w:t>
      </w:r>
      <w:r w:rsidRPr="00216E24">
        <w:rPr>
          <w:noProof/>
        </w:rPr>
        <w:tab/>
        <w:t xml:space="preserve">Massie BM, Berk MR, Brozena SC, Elkayam U, Plehn JF, Kukin ML, Packer M, Murphy BE, Neuberg GW, Steingart RM, . Can further benefit be achieved by adding flosequinan to patients with congestive heart failure who remain symptomatic on diuretic, digoxin, and an angiotensin converting enzyme inhibitor? Results of the flosequinan-ACE inhibitor trial (FACET). </w:t>
      </w:r>
      <w:r w:rsidRPr="00216E24">
        <w:rPr>
          <w:i/>
          <w:noProof/>
        </w:rPr>
        <w:t>Circulation</w:t>
      </w:r>
      <w:r w:rsidRPr="00216E24">
        <w:rPr>
          <w:noProof/>
        </w:rPr>
        <w:t xml:space="preserve"> 1993;</w:t>
      </w:r>
      <w:r w:rsidRPr="00216E24">
        <w:rPr>
          <w:b/>
          <w:noProof/>
        </w:rPr>
        <w:t>88</w:t>
      </w:r>
      <w:r w:rsidRPr="00216E24">
        <w:rPr>
          <w:noProof/>
        </w:rPr>
        <w:t>:492-501.</w:t>
      </w:r>
    </w:p>
    <w:p w14:paraId="375A9BC7"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tab/>
        <w:t xml:space="preserve">10.  </w:t>
      </w:r>
      <w:r w:rsidRPr="00216E24">
        <w:rPr>
          <w:noProof/>
        </w:rPr>
        <w:tab/>
        <w:t xml:space="preserve">Packer M, Narahara KA, Elkayam U, Sullivan JM, Pearle DL, Massie BM, Creager MA. Double-blind, placebo-controlled study of the efficacy of flosequinan in patients with chronic heart failure. Principal Investigators of the REFLECT Study. </w:t>
      </w:r>
      <w:r w:rsidRPr="00216E24">
        <w:rPr>
          <w:i/>
          <w:noProof/>
        </w:rPr>
        <w:t>J Am Coll Cardiol</w:t>
      </w:r>
      <w:r w:rsidRPr="00216E24">
        <w:rPr>
          <w:noProof/>
        </w:rPr>
        <w:t xml:space="preserve"> 1993;</w:t>
      </w:r>
      <w:r w:rsidRPr="00216E24">
        <w:rPr>
          <w:b/>
          <w:noProof/>
        </w:rPr>
        <w:t>22</w:t>
      </w:r>
      <w:r w:rsidRPr="00216E24">
        <w:rPr>
          <w:noProof/>
        </w:rPr>
        <w:t>:65-72.</w:t>
      </w:r>
    </w:p>
    <w:p w14:paraId="4BFF593A" w14:textId="3F42A892" w:rsidR="00791E99" w:rsidRPr="00216E24" w:rsidRDefault="00791E99" w:rsidP="00791E99">
      <w:pPr>
        <w:pStyle w:val="Standa"/>
        <w:tabs>
          <w:tab w:val="right" w:pos="360"/>
          <w:tab w:val="left" w:pos="540"/>
        </w:tabs>
        <w:spacing w:line="480" w:lineRule="auto"/>
        <w:ind w:left="540" w:hanging="540"/>
        <w:rPr>
          <w:noProof/>
          <w:u w:val="single"/>
        </w:rPr>
      </w:pPr>
      <w:r w:rsidRPr="00216E24">
        <w:rPr>
          <w:noProof/>
        </w:rPr>
        <w:tab/>
        <w:t xml:space="preserve">11.  </w:t>
      </w:r>
      <w:r w:rsidRPr="00216E24">
        <w:rPr>
          <w:noProof/>
        </w:rPr>
        <w:tab/>
        <w:t xml:space="preserve">European Medicines Agency Committee for Medicinal Products for Human Use (CHMP).  Guideline on clinical investigation of medicinal products for the treatment of chronic heart </w:t>
      </w:r>
      <w:r w:rsidRPr="00216E24">
        <w:rPr>
          <w:noProof/>
        </w:rPr>
        <w:lastRenderedPageBreak/>
        <w:t xml:space="preserve">failure. </w:t>
      </w:r>
      <w:hyperlink r:id="rId7" w:history="1">
        <w:r w:rsidRPr="00216E24">
          <w:rPr>
            <w:rStyle w:val="Hyperlink"/>
            <w:noProof/>
          </w:rPr>
          <w:t>http://www.ema.europa.eu/docs/en_GB/document_library/Scientific_guideline/2016/02/WC500201772.pdf</w:t>
        </w:r>
      </w:hyperlink>
    </w:p>
    <w:p w14:paraId="224AADA4"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tab/>
        <w:t xml:space="preserve">12.  </w:t>
      </w:r>
      <w:r w:rsidRPr="00216E24">
        <w:rPr>
          <w:noProof/>
        </w:rPr>
        <w:tab/>
        <w:t xml:space="preserve">Anker SD, Schroeder S, Atar D, Bax JJ, Ceconi C, Cowie MR, Crisp A, Dominjon F, Ford I, Ghofrani HA, Gropper S, Hindricks G, Hlatky MA, Holcomb R, Honarpour N, Jukema JW, Kim AM, Kunz M, Lefkowitz M, Le FC, Landmesser U, McDonagh TA, McMurray JJ, Merkely B, Packer M, Prasad K, Revkin J, Rosano GM, Somaratne R, Stough WG, Voors AA, Ruschitzka F. Traditional and new composite endpoints in heart failure clinical trials: facilitating comprehensive efficacy assessments and improving trial efficiency. </w:t>
      </w:r>
      <w:r w:rsidRPr="00216E24">
        <w:rPr>
          <w:i/>
          <w:noProof/>
        </w:rPr>
        <w:t>Eur J Heart Fail</w:t>
      </w:r>
      <w:r w:rsidRPr="00216E24">
        <w:rPr>
          <w:noProof/>
        </w:rPr>
        <w:t xml:space="preserve"> 2016;</w:t>
      </w:r>
      <w:r w:rsidRPr="00216E24">
        <w:rPr>
          <w:b/>
          <w:noProof/>
        </w:rPr>
        <w:t>18</w:t>
      </w:r>
      <w:r w:rsidRPr="00216E24">
        <w:rPr>
          <w:noProof/>
        </w:rPr>
        <w:t>:482-489.</w:t>
      </w:r>
    </w:p>
    <w:p w14:paraId="3F42596D"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tab/>
        <w:t xml:space="preserve">13.  </w:t>
      </w:r>
      <w:r w:rsidRPr="00216E24">
        <w:rPr>
          <w:noProof/>
        </w:rPr>
        <w:tab/>
        <w:t xml:space="preserve">O'Connor CM, Gattis WA, Ryan TJ. The role of clinical nonfatal end points in cardiovascular phase II/III clinical trials. </w:t>
      </w:r>
      <w:r w:rsidRPr="00216E24">
        <w:rPr>
          <w:i/>
          <w:noProof/>
        </w:rPr>
        <w:t>Am Heart J</w:t>
      </w:r>
      <w:r w:rsidRPr="00216E24">
        <w:rPr>
          <w:noProof/>
        </w:rPr>
        <w:t xml:space="preserve"> 2000;</w:t>
      </w:r>
      <w:r w:rsidRPr="00216E24">
        <w:rPr>
          <w:b/>
          <w:noProof/>
        </w:rPr>
        <w:t>139</w:t>
      </w:r>
      <w:r w:rsidRPr="00216E24">
        <w:rPr>
          <w:noProof/>
        </w:rPr>
        <w:t>:S143-S154.</w:t>
      </w:r>
    </w:p>
    <w:p w14:paraId="35403DA5"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tab/>
        <w:t xml:space="preserve">14.  </w:t>
      </w:r>
      <w:r w:rsidRPr="00216E24">
        <w:rPr>
          <w:noProof/>
        </w:rPr>
        <w:tab/>
        <w:t xml:space="preserve">Swedberg K, Komajda M, Bohm M, Borer JS, Ford I, Dubost-Brama A, Lerebours G, Tavazzi L. Ivabradine and outcomes in chronic heart failure (SHIFT): a randomised placebo-controlled study. </w:t>
      </w:r>
      <w:r w:rsidRPr="00216E24">
        <w:rPr>
          <w:i/>
          <w:noProof/>
        </w:rPr>
        <w:t>Lancet</w:t>
      </w:r>
      <w:r w:rsidRPr="00216E24">
        <w:rPr>
          <w:noProof/>
        </w:rPr>
        <w:t xml:space="preserve"> 2010;</w:t>
      </w:r>
      <w:r w:rsidRPr="00216E24">
        <w:rPr>
          <w:b/>
          <w:noProof/>
        </w:rPr>
        <w:t>376</w:t>
      </w:r>
      <w:r w:rsidRPr="00216E24">
        <w:rPr>
          <w:noProof/>
        </w:rPr>
        <w:t>:875-885.</w:t>
      </w:r>
    </w:p>
    <w:p w14:paraId="1F642007"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tab/>
        <w:t xml:space="preserve">15.  </w:t>
      </w:r>
      <w:r w:rsidRPr="00216E24">
        <w:rPr>
          <w:noProof/>
        </w:rPr>
        <w:tab/>
        <w:t xml:space="preserve">Zannad F, McMurray JJ, Krum H, van Veldhuisen DJ, Swedberg K, Shi H, Vincent J, Pocock SJ, Pitt B. Eplerenone in patients with systolic heart failure and mild symptoms. </w:t>
      </w:r>
      <w:r w:rsidRPr="00216E24">
        <w:rPr>
          <w:i/>
          <w:noProof/>
        </w:rPr>
        <w:t>N Engl J Med</w:t>
      </w:r>
      <w:r w:rsidRPr="00216E24">
        <w:rPr>
          <w:noProof/>
        </w:rPr>
        <w:t xml:space="preserve"> 2011;</w:t>
      </w:r>
      <w:r w:rsidRPr="00216E24">
        <w:rPr>
          <w:b/>
          <w:noProof/>
        </w:rPr>
        <w:t>364</w:t>
      </w:r>
      <w:r w:rsidRPr="00216E24">
        <w:rPr>
          <w:noProof/>
        </w:rPr>
        <w:t>:11-21.</w:t>
      </w:r>
    </w:p>
    <w:p w14:paraId="73F73ED3"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tab/>
        <w:t xml:space="preserve">16.  </w:t>
      </w:r>
      <w:r w:rsidRPr="00216E24">
        <w:rPr>
          <w:noProof/>
        </w:rPr>
        <w:tab/>
        <w:t xml:space="preserve">Pfeffer MA, Swedberg K, Granger CB, Held P, McMurray JJ, Michelson EL, Olofsson B, Ostergren J, Yusuf S, Pocock S, CHARM Investigators and Committees. Effects of candesartan on mortality and morbidity in patients with chronic heart failure: the CHARM-Overall programme. </w:t>
      </w:r>
      <w:r w:rsidRPr="00216E24">
        <w:rPr>
          <w:i/>
          <w:noProof/>
        </w:rPr>
        <w:t>Lancet</w:t>
      </w:r>
      <w:r w:rsidRPr="00216E24">
        <w:rPr>
          <w:noProof/>
        </w:rPr>
        <w:t xml:space="preserve"> 2003;</w:t>
      </w:r>
      <w:r w:rsidRPr="00216E24">
        <w:rPr>
          <w:b/>
          <w:noProof/>
        </w:rPr>
        <w:t>362</w:t>
      </w:r>
      <w:r w:rsidRPr="00216E24">
        <w:rPr>
          <w:noProof/>
        </w:rPr>
        <w:t>:759-766.</w:t>
      </w:r>
    </w:p>
    <w:p w14:paraId="113B4BE9"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lastRenderedPageBreak/>
        <w:tab/>
        <w:t xml:space="preserve">17.  </w:t>
      </w:r>
      <w:r w:rsidRPr="00216E24">
        <w:rPr>
          <w:noProof/>
        </w:rPr>
        <w:tab/>
        <w:t xml:space="preserve">Zannad F, Garcia AA, Anker SD, Armstrong PW, Calvo G, Cleland JG, Cohn JN, Dickstein K, Domanski MJ, Ekman I, Filippatos GS, Gheorghiade M, Hernandez AF, Jaarsma T, Koglin J, Konstam M, Kupfer S, Maggioni AP, Mebazaa A, Metra M, Nowack C, Pieske B, Pina IL, Pocock SJ, Ponikowski P, Rosano G, Ruilope LM, Ruschitzka F, Severin T, Solomon S, Stein K, Stockbridge NL, Stough WG, Swedberg K, Tavazzi L, Voors AA, Wasserman SM, Woehrle H, Zalewski A, McMurray JJ. Clinical outcome endpoints in heart failure trials: a European Society of Cardiology Heart Failure Association consensus document. </w:t>
      </w:r>
      <w:r w:rsidRPr="00216E24">
        <w:rPr>
          <w:i/>
          <w:noProof/>
        </w:rPr>
        <w:t>Eur J Heart Fail</w:t>
      </w:r>
      <w:r w:rsidRPr="00216E24">
        <w:rPr>
          <w:noProof/>
        </w:rPr>
        <w:t xml:space="preserve"> 2013;</w:t>
      </w:r>
      <w:r w:rsidRPr="00216E24">
        <w:rPr>
          <w:b/>
          <w:noProof/>
        </w:rPr>
        <w:t>15</w:t>
      </w:r>
      <w:r w:rsidRPr="00216E24">
        <w:rPr>
          <w:noProof/>
        </w:rPr>
        <w:t>:1082-1094.</w:t>
      </w:r>
    </w:p>
    <w:p w14:paraId="4043C3E3"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tab/>
        <w:t xml:space="preserve">18.  </w:t>
      </w:r>
      <w:r w:rsidRPr="00216E24">
        <w:rPr>
          <w:noProof/>
        </w:rPr>
        <w:tab/>
        <w:t xml:space="preserve">DeVore AD, Allen LA, Eapen ZJ. Thinking Outside the Box: Treating Acute Heart Failure Outside the Hospital to Improve Care and Reduce Admissions. </w:t>
      </w:r>
      <w:r w:rsidRPr="00216E24">
        <w:rPr>
          <w:i/>
          <w:noProof/>
        </w:rPr>
        <w:t>J Card Fail</w:t>
      </w:r>
      <w:r w:rsidRPr="00216E24">
        <w:rPr>
          <w:noProof/>
        </w:rPr>
        <w:t xml:space="preserve"> 2015;</w:t>
      </w:r>
      <w:r w:rsidRPr="00216E24">
        <w:rPr>
          <w:b/>
          <w:noProof/>
        </w:rPr>
        <w:t>21</w:t>
      </w:r>
      <w:r w:rsidRPr="00216E24">
        <w:rPr>
          <w:noProof/>
        </w:rPr>
        <w:t>:667-673.</w:t>
      </w:r>
    </w:p>
    <w:p w14:paraId="4A7E31A0"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tab/>
        <w:t xml:space="preserve">19.  </w:t>
      </w:r>
      <w:r w:rsidRPr="00216E24">
        <w:rPr>
          <w:noProof/>
        </w:rPr>
        <w:tab/>
        <w:t xml:space="preserve">Maru S, Byrnes J, Carrington MJ, Chan YK, Thompson DR, Stewart S, Scuffham PA. Cost-effectiveness of home versus clinic-based management of chronic heart failure: Extended follow-up of a pragmatic, multicentre randomized trial cohort - The WHICH? study (Which Heart Failure Intervention Is Most Cost-Effective &amp; Consumer Friendly in Reducing Hospital Care). </w:t>
      </w:r>
      <w:r w:rsidRPr="00216E24">
        <w:rPr>
          <w:i/>
          <w:noProof/>
        </w:rPr>
        <w:t>Int J Cardiol</w:t>
      </w:r>
      <w:r w:rsidRPr="00216E24">
        <w:rPr>
          <w:noProof/>
        </w:rPr>
        <w:t xml:space="preserve"> 2015;</w:t>
      </w:r>
      <w:r w:rsidRPr="00216E24">
        <w:rPr>
          <w:b/>
          <w:noProof/>
        </w:rPr>
        <w:t>201</w:t>
      </w:r>
      <w:r w:rsidRPr="00216E24">
        <w:rPr>
          <w:noProof/>
        </w:rPr>
        <w:t>:368-375.</w:t>
      </w:r>
    </w:p>
    <w:p w14:paraId="246B1DCF"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tab/>
        <w:t xml:space="preserve">20.  </w:t>
      </w:r>
      <w:r w:rsidRPr="00216E24">
        <w:rPr>
          <w:noProof/>
        </w:rPr>
        <w:tab/>
        <w:t xml:space="preserve">Stewart S, Jenkins A, Buchan S, McGuire A, Capewell S, McMurray JJ. The current cost of heart failure to the National Health Service in the UK. </w:t>
      </w:r>
      <w:r w:rsidRPr="00216E24">
        <w:rPr>
          <w:i/>
          <w:noProof/>
        </w:rPr>
        <w:t>Eur J Heart Fail</w:t>
      </w:r>
      <w:r w:rsidRPr="00216E24">
        <w:rPr>
          <w:noProof/>
        </w:rPr>
        <w:t xml:space="preserve"> 2002;</w:t>
      </w:r>
      <w:r w:rsidRPr="00216E24">
        <w:rPr>
          <w:b/>
          <w:noProof/>
        </w:rPr>
        <w:t>4</w:t>
      </w:r>
      <w:r w:rsidRPr="00216E24">
        <w:rPr>
          <w:noProof/>
        </w:rPr>
        <w:t>:361-371.</w:t>
      </w:r>
    </w:p>
    <w:p w14:paraId="7F066A5D"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tab/>
        <w:t xml:space="preserve">21.  </w:t>
      </w:r>
      <w:r w:rsidRPr="00216E24">
        <w:rPr>
          <w:noProof/>
        </w:rPr>
        <w:tab/>
        <w:t xml:space="preserve">Skali H, Dwyer EM, Goldstein R, Haigney M, Krone R, Kukin M, Lichstein E, McNitt S, Moss AJ, Pfeffer MA, Solomon SD. Prognosis and response to therapy of first inpatient and outpatient heart failure event in a heart failure clinical trial: MADIT-CRT. </w:t>
      </w:r>
      <w:r w:rsidRPr="00216E24">
        <w:rPr>
          <w:i/>
          <w:noProof/>
        </w:rPr>
        <w:t>Eur J Heart Fail</w:t>
      </w:r>
      <w:r w:rsidRPr="00216E24">
        <w:rPr>
          <w:noProof/>
        </w:rPr>
        <w:t xml:space="preserve"> 2014;</w:t>
      </w:r>
      <w:r w:rsidRPr="00216E24">
        <w:rPr>
          <w:b/>
          <w:noProof/>
        </w:rPr>
        <w:t>16</w:t>
      </w:r>
      <w:r w:rsidRPr="00216E24">
        <w:rPr>
          <w:noProof/>
        </w:rPr>
        <w:t>:560-565.</w:t>
      </w:r>
    </w:p>
    <w:p w14:paraId="135178CD"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lastRenderedPageBreak/>
        <w:tab/>
        <w:t xml:space="preserve">22.  </w:t>
      </w:r>
      <w:r w:rsidRPr="00216E24">
        <w:rPr>
          <w:noProof/>
        </w:rPr>
        <w:tab/>
        <w:t xml:space="preserve">Okumura N, Jhund PS, Gong J, Lefkowitz MP, Rizkala AR, Rouleau JL, Shi VC, Swedberg K, Zile MR, Solomon SD, Packer M, McMurray JJ. Importance of Clinical Worsening of Heart Failure Treated in the Outpatient Setting: Evidence From the Prospective Comparison of ARNI With ACEI to Determine Impact on Global Mortality and Morbidity in Heart Failure Trial (PARADIGM-HF). </w:t>
      </w:r>
      <w:r w:rsidRPr="00216E24">
        <w:rPr>
          <w:i/>
          <w:noProof/>
        </w:rPr>
        <w:t>Circulation</w:t>
      </w:r>
      <w:r w:rsidRPr="00216E24">
        <w:rPr>
          <w:noProof/>
        </w:rPr>
        <w:t xml:space="preserve"> 2016;</w:t>
      </w:r>
      <w:r w:rsidRPr="00216E24">
        <w:rPr>
          <w:b/>
          <w:noProof/>
        </w:rPr>
        <w:t>133</w:t>
      </w:r>
      <w:r w:rsidRPr="00216E24">
        <w:rPr>
          <w:noProof/>
        </w:rPr>
        <w:t>:2254-2262.</w:t>
      </w:r>
    </w:p>
    <w:p w14:paraId="18E15956"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tab/>
        <w:t xml:space="preserve">23.  </w:t>
      </w:r>
      <w:r w:rsidRPr="00216E24">
        <w:rPr>
          <w:noProof/>
        </w:rPr>
        <w:tab/>
        <w:t xml:space="preserve">Mallick A, Gandhi PU, Gaggin HK, Ibrahim N, Januzzi JL. The Importance of Worsening Heart Failure in Ambulatory Patients: Definition, Characteristics, and Effects of Amino-Terminal Pro-B Type Natriuretic Peptide Guided Therapy. </w:t>
      </w:r>
      <w:r w:rsidRPr="00216E24">
        <w:rPr>
          <w:i/>
          <w:noProof/>
        </w:rPr>
        <w:t>JACC Heart Fail</w:t>
      </w:r>
      <w:r w:rsidRPr="00216E24">
        <w:rPr>
          <w:noProof/>
        </w:rPr>
        <w:t xml:space="preserve"> 2016.</w:t>
      </w:r>
    </w:p>
    <w:p w14:paraId="749A07AA"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tab/>
        <w:t xml:space="preserve">24.  </w:t>
      </w:r>
      <w:r w:rsidRPr="00216E24">
        <w:rPr>
          <w:noProof/>
        </w:rPr>
        <w:tab/>
        <w:t xml:space="preserve">Hicks KA, Tcheng JE, Bozkurt B, Chaitman BR, Cutlip DE, Farb A, Fonarow GC, Jacobs JP, Jaff MR, Lichtman JH, Limacher MC, Mahaffey KW, Mehran R, Nissen SE, Smith EE, Targum SL. 2014 ACC/AHA Key Data Elements and Definitions for Cardiovascular Endpoint Events in Clinical Trials: A Report of the American College of Cardiology/American Heart Association Task Force on Clinical Data Standards (Writing Committee to Develop Cardiovascular Endpoints Data Standards). </w:t>
      </w:r>
      <w:r w:rsidRPr="00216E24">
        <w:rPr>
          <w:i/>
          <w:noProof/>
        </w:rPr>
        <w:t>J Am Coll Cardiol</w:t>
      </w:r>
      <w:r w:rsidRPr="00216E24">
        <w:rPr>
          <w:noProof/>
        </w:rPr>
        <w:t xml:space="preserve"> 2015;</w:t>
      </w:r>
      <w:r w:rsidRPr="00216E24">
        <w:rPr>
          <w:b/>
          <w:noProof/>
        </w:rPr>
        <w:t>66</w:t>
      </w:r>
      <w:r w:rsidRPr="00216E24">
        <w:rPr>
          <w:noProof/>
        </w:rPr>
        <w:t>:403-469.</w:t>
      </w:r>
    </w:p>
    <w:p w14:paraId="6E1D92C5"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tab/>
        <w:t xml:space="preserve">25.  </w:t>
      </w:r>
      <w:r w:rsidRPr="00216E24">
        <w:rPr>
          <w:noProof/>
        </w:rPr>
        <w:tab/>
        <w:t xml:space="preserve">Zachariah D, Taylor J, Rowell N, Spooner C, Kalra PR. Drug therapy for heart failure in older patients-what do they want? </w:t>
      </w:r>
      <w:r w:rsidRPr="00216E24">
        <w:rPr>
          <w:i/>
          <w:noProof/>
        </w:rPr>
        <w:t>J Geriatr Cardiol</w:t>
      </w:r>
      <w:r w:rsidRPr="00216E24">
        <w:rPr>
          <w:noProof/>
        </w:rPr>
        <w:t xml:space="preserve"> 2015;</w:t>
      </w:r>
      <w:r w:rsidRPr="00216E24">
        <w:rPr>
          <w:b/>
          <w:noProof/>
        </w:rPr>
        <w:t>12</w:t>
      </w:r>
      <w:r w:rsidRPr="00216E24">
        <w:rPr>
          <w:noProof/>
        </w:rPr>
        <w:t>:165-173.</w:t>
      </w:r>
    </w:p>
    <w:p w14:paraId="7FFD9A16" w14:textId="1E2754D6" w:rsidR="00791E99" w:rsidRPr="00216E24" w:rsidRDefault="00791E99" w:rsidP="00791E99">
      <w:pPr>
        <w:pStyle w:val="Standa"/>
        <w:tabs>
          <w:tab w:val="right" w:pos="360"/>
          <w:tab w:val="left" w:pos="540"/>
        </w:tabs>
        <w:spacing w:line="480" w:lineRule="auto"/>
        <w:ind w:left="540" w:hanging="540"/>
        <w:rPr>
          <w:noProof/>
          <w:u w:val="single"/>
        </w:rPr>
      </w:pPr>
      <w:r w:rsidRPr="00216E24">
        <w:rPr>
          <w:noProof/>
        </w:rPr>
        <w:tab/>
        <w:t xml:space="preserve">26.  </w:t>
      </w:r>
      <w:r w:rsidRPr="00216E24">
        <w:rPr>
          <w:noProof/>
        </w:rPr>
        <w:tab/>
        <w:t xml:space="preserve">European Medicines Agency.  Adaptive pathways to patients:  report on the initial experience of the pilot project. </w:t>
      </w:r>
      <w:hyperlink r:id="rId8" w:history="1">
        <w:r w:rsidRPr="00216E24">
          <w:rPr>
            <w:rStyle w:val="Hyperlink"/>
            <w:noProof/>
          </w:rPr>
          <w:t>http://www.ema.europa.eu/docs/en_GB/document_library/Report/2014/12/WC500179560.pdf</w:t>
        </w:r>
      </w:hyperlink>
    </w:p>
    <w:p w14:paraId="47D76943" w14:textId="5DDFA25F" w:rsidR="00791E99" w:rsidRPr="00216E24" w:rsidRDefault="00791E99" w:rsidP="00791E99">
      <w:pPr>
        <w:pStyle w:val="Standa"/>
        <w:tabs>
          <w:tab w:val="right" w:pos="360"/>
          <w:tab w:val="left" w:pos="540"/>
        </w:tabs>
        <w:spacing w:line="480" w:lineRule="auto"/>
        <w:ind w:left="540" w:hanging="540"/>
        <w:rPr>
          <w:noProof/>
          <w:u w:val="single"/>
        </w:rPr>
      </w:pPr>
      <w:r w:rsidRPr="00216E24">
        <w:rPr>
          <w:noProof/>
        </w:rPr>
        <w:tab/>
        <w:t xml:space="preserve">27.  </w:t>
      </w:r>
      <w:r w:rsidRPr="00216E24">
        <w:rPr>
          <w:noProof/>
        </w:rPr>
        <w:tab/>
        <w:t xml:space="preserve">European Medicines Agency Committee for Medicinal Products for Human Use (CHMP).  Enhanced early dialogue to facilitate accelerated assessment of PRIority MEdicines </w:t>
      </w:r>
      <w:r w:rsidRPr="00216E24">
        <w:rPr>
          <w:noProof/>
        </w:rPr>
        <w:lastRenderedPageBreak/>
        <w:t xml:space="preserve">(PRIME). </w:t>
      </w:r>
      <w:hyperlink r:id="rId9" w:history="1">
        <w:r w:rsidRPr="00216E24">
          <w:rPr>
            <w:rStyle w:val="Hyperlink"/>
            <w:noProof/>
          </w:rPr>
          <w:t>http://www.ema.europa.eu/docs/en_GB/document_library/Regulatory_and_procedural_guideline/2016/03/WC500202636.pdf</w:t>
        </w:r>
      </w:hyperlink>
    </w:p>
    <w:p w14:paraId="4C8993F8"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tab/>
        <w:t xml:space="preserve">28.  </w:t>
      </w:r>
      <w:r w:rsidRPr="00216E24">
        <w:rPr>
          <w:noProof/>
        </w:rPr>
        <w:tab/>
        <w:t xml:space="preserve">Nathan SD, du Bois RM, Albera C, Bradford WZ, Costabel U, Kartashov A, Noble PW, Sahn SA, Valeyre D, Weycker D, King TE, Jr. Validation of test performance characteristics and minimal clinically important difference of the 6-minute walk test in patients with idiopathic pulmonary fibrosis. </w:t>
      </w:r>
      <w:r w:rsidRPr="00216E24">
        <w:rPr>
          <w:i/>
          <w:noProof/>
        </w:rPr>
        <w:t>Respir Med</w:t>
      </w:r>
      <w:r w:rsidRPr="00216E24">
        <w:rPr>
          <w:noProof/>
        </w:rPr>
        <w:t xml:space="preserve"> 2015;</w:t>
      </w:r>
      <w:r w:rsidRPr="00216E24">
        <w:rPr>
          <w:b/>
          <w:noProof/>
        </w:rPr>
        <w:t>109</w:t>
      </w:r>
      <w:r w:rsidRPr="00216E24">
        <w:rPr>
          <w:noProof/>
        </w:rPr>
        <w:t>:914-922.</w:t>
      </w:r>
    </w:p>
    <w:p w14:paraId="59226EB1"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tab/>
        <w:t xml:space="preserve">29.  </w:t>
      </w:r>
      <w:r w:rsidRPr="00216E24">
        <w:rPr>
          <w:noProof/>
        </w:rPr>
        <w:tab/>
        <w:t xml:space="preserve">Galie N, Hoeper MM, Humbert M, Torbicki A, Vachiery JL, Barbera JA, Beghetti M, Corris P, Gaine S, Gibbs JS, Gomez-Sanchez MA, Jondeau G, Klepetko W, Opitz C, Peacock A, Rubin L, Zellweger M, Simonneau G. Guidelines for the diagnosis and treatment of pulmonary hypertension: the Task Force for the Diagnosis and Treatment of Pulmonary Hypertension of the European Society of Cardiology (ESC) and the European Respiratory Society (ERS), endorsed by the International Society of Heart and Lung Transplantation (ISHLT). </w:t>
      </w:r>
      <w:r w:rsidRPr="00216E24">
        <w:rPr>
          <w:i/>
          <w:noProof/>
        </w:rPr>
        <w:t>Eur Heart J</w:t>
      </w:r>
      <w:r w:rsidRPr="00216E24">
        <w:rPr>
          <w:noProof/>
        </w:rPr>
        <w:t xml:space="preserve"> 2009;</w:t>
      </w:r>
      <w:r w:rsidRPr="00216E24">
        <w:rPr>
          <w:b/>
          <w:noProof/>
        </w:rPr>
        <w:t>30</w:t>
      </w:r>
      <w:r w:rsidRPr="00216E24">
        <w:rPr>
          <w:noProof/>
        </w:rPr>
        <w:t>:2493-2537.</w:t>
      </w:r>
    </w:p>
    <w:p w14:paraId="4EB29494"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tab/>
        <w:t xml:space="preserve">30.  </w:t>
      </w:r>
      <w:r w:rsidRPr="00216E24">
        <w:rPr>
          <w:noProof/>
        </w:rPr>
        <w:tab/>
        <w:t xml:space="preserve">Taichman DB, Ornelas J, Chung L, Klinger JR, Lewis S, Mandel J, Palevsky HI, Rich S, Sood N, Rosenzweig EB, Trow TK, Yung R, Elliott CG, Badesch DB. Pharmacologic therapy for pulmonary arterial hypertension in adults: CHEST guideline and expert panel report. </w:t>
      </w:r>
      <w:r w:rsidRPr="00216E24">
        <w:rPr>
          <w:i/>
          <w:noProof/>
        </w:rPr>
        <w:t>Chest</w:t>
      </w:r>
      <w:r w:rsidRPr="00216E24">
        <w:rPr>
          <w:noProof/>
        </w:rPr>
        <w:t xml:space="preserve"> 2014;</w:t>
      </w:r>
      <w:r w:rsidRPr="00216E24">
        <w:rPr>
          <w:b/>
          <w:noProof/>
        </w:rPr>
        <w:t>146</w:t>
      </w:r>
      <w:r w:rsidRPr="00216E24">
        <w:rPr>
          <w:noProof/>
        </w:rPr>
        <w:t>:449-475.</w:t>
      </w:r>
    </w:p>
    <w:p w14:paraId="3396D2B8"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tab/>
        <w:t xml:space="preserve">31.  </w:t>
      </w:r>
      <w:r w:rsidRPr="00216E24">
        <w:rPr>
          <w:noProof/>
        </w:rPr>
        <w:tab/>
        <w:t xml:space="preserve">American Thoracic Society. ATS statement: guidelines for the six-minute walk test. </w:t>
      </w:r>
      <w:r w:rsidRPr="00216E24">
        <w:rPr>
          <w:i/>
          <w:noProof/>
        </w:rPr>
        <w:t>Am J Respir Crit Care Med</w:t>
      </w:r>
      <w:r w:rsidRPr="00216E24">
        <w:rPr>
          <w:noProof/>
        </w:rPr>
        <w:t xml:space="preserve"> 2002;</w:t>
      </w:r>
      <w:r w:rsidRPr="00216E24">
        <w:rPr>
          <w:b/>
          <w:noProof/>
        </w:rPr>
        <w:t>166</w:t>
      </w:r>
      <w:r w:rsidRPr="00216E24">
        <w:rPr>
          <w:noProof/>
        </w:rPr>
        <w:t>:111-117.</w:t>
      </w:r>
    </w:p>
    <w:p w14:paraId="01F9E1C0"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tab/>
        <w:t xml:space="preserve">32.  </w:t>
      </w:r>
      <w:r w:rsidRPr="00216E24">
        <w:rPr>
          <w:noProof/>
        </w:rPr>
        <w:tab/>
        <w:t xml:space="preserve">Pocock SJ, Clayton TC, Stone GW. Design of Major Randomized Trials: Part 3 of a 4-Part Series on Statistics for Clinical Trials. </w:t>
      </w:r>
      <w:r w:rsidRPr="00216E24">
        <w:rPr>
          <w:i/>
          <w:noProof/>
        </w:rPr>
        <w:t>J Am Coll Cardiol</w:t>
      </w:r>
      <w:r w:rsidRPr="00216E24">
        <w:rPr>
          <w:noProof/>
        </w:rPr>
        <w:t xml:space="preserve"> 2015;</w:t>
      </w:r>
      <w:r w:rsidRPr="00216E24">
        <w:rPr>
          <w:b/>
          <w:noProof/>
        </w:rPr>
        <w:t>66</w:t>
      </w:r>
      <w:r w:rsidRPr="00216E24">
        <w:rPr>
          <w:noProof/>
        </w:rPr>
        <w:t>:2757-2766.</w:t>
      </w:r>
    </w:p>
    <w:p w14:paraId="188339E4"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lastRenderedPageBreak/>
        <w:tab/>
        <w:t xml:space="preserve">33.  </w:t>
      </w:r>
      <w:r w:rsidRPr="00216E24">
        <w:rPr>
          <w:noProof/>
        </w:rPr>
        <w:tab/>
        <w:t xml:space="preserve">Rogers JK, Pocock SJ, McMurray JJ, Granger CB, Michelson EL, Ostergren J, Pfeffer MA, Solomon SD, Swedberg K, Yusuf S. Analysing recurrent hospitalizations in heart failure: a review of statistical methodology, with application to CHARM-Preserved. </w:t>
      </w:r>
      <w:r w:rsidRPr="00216E24">
        <w:rPr>
          <w:i/>
          <w:noProof/>
        </w:rPr>
        <w:t>Eur J Heart Fail</w:t>
      </w:r>
      <w:r w:rsidRPr="00216E24">
        <w:rPr>
          <w:noProof/>
        </w:rPr>
        <w:t xml:space="preserve"> 2014;</w:t>
      </w:r>
      <w:r w:rsidRPr="00216E24">
        <w:rPr>
          <w:b/>
          <w:noProof/>
        </w:rPr>
        <w:t>16</w:t>
      </w:r>
      <w:r w:rsidRPr="00216E24">
        <w:rPr>
          <w:noProof/>
        </w:rPr>
        <w:t>:33-40.</w:t>
      </w:r>
    </w:p>
    <w:p w14:paraId="5344A71D"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tab/>
        <w:t xml:space="preserve">34.  </w:t>
      </w:r>
      <w:r w:rsidRPr="00216E24">
        <w:rPr>
          <w:noProof/>
        </w:rPr>
        <w:tab/>
        <w:t xml:space="preserve">Rogers JK, Jhund PS, Perez AC, Bohm M, Cleland JG, Gullestad L, Kjekshus J, van Veldhuisen DJ, Wikstrand J, Wedel H, McMurray JJ, Pocock SJ. Effect of rosuvastatin on repeat heart failure hospitalizations: the CORONA Trial (Controlled Rosuvastatin Multinational Trial in Heart Failure). </w:t>
      </w:r>
      <w:r w:rsidRPr="00216E24">
        <w:rPr>
          <w:i/>
          <w:noProof/>
        </w:rPr>
        <w:t>JACC Heart Fail</w:t>
      </w:r>
      <w:r w:rsidRPr="00216E24">
        <w:rPr>
          <w:noProof/>
        </w:rPr>
        <w:t xml:space="preserve"> 2014;</w:t>
      </w:r>
      <w:r w:rsidRPr="00216E24">
        <w:rPr>
          <w:b/>
          <w:noProof/>
        </w:rPr>
        <w:t>2</w:t>
      </w:r>
      <w:r w:rsidRPr="00216E24">
        <w:rPr>
          <w:noProof/>
        </w:rPr>
        <w:t>:289-297.</w:t>
      </w:r>
    </w:p>
    <w:p w14:paraId="5D08E3A4"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tab/>
        <w:t xml:space="preserve">35.  </w:t>
      </w:r>
      <w:r w:rsidRPr="00216E24">
        <w:rPr>
          <w:noProof/>
        </w:rPr>
        <w:tab/>
        <w:t xml:space="preserve">McMurray JJ, Packer M, Desai AS, Gong J, Lefkowitz M, Rizkala AR, Rouleau JL, Shi VC, Solomon SD, Swedberg K, Zile MR. Baseline characteristics and treatment of patients in prospective comparison of ARNI with ACEI to determine impact on global mortality and morbidity in heart failure trial (PARADIGM-HF). </w:t>
      </w:r>
      <w:r w:rsidRPr="00216E24">
        <w:rPr>
          <w:i/>
          <w:noProof/>
        </w:rPr>
        <w:t>Eur J Heart Fail</w:t>
      </w:r>
      <w:r w:rsidRPr="00216E24">
        <w:rPr>
          <w:noProof/>
        </w:rPr>
        <w:t xml:space="preserve"> 2014;</w:t>
      </w:r>
      <w:r w:rsidRPr="00216E24">
        <w:rPr>
          <w:b/>
          <w:noProof/>
        </w:rPr>
        <w:t>16</w:t>
      </w:r>
      <w:r w:rsidRPr="00216E24">
        <w:rPr>
          <w:noProof/>
        </w:rPr>
        <w:t>:817-825.</w:t>
      </w:r>
    </w:p>
    <w:p w14:paraId="57266BCB"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tab/>
        <w:t xml:space="preserve">36.  </w:t>
      </w:r>
      <w:r w:rsidRPr="00216E24">
        <w:rPr>
          <w:noProof/>
        </w:rPr>
        <w:tab/>
        <w:t xml:space="preserve">Greenberg B, Butler J, Felker GM, Ponikowski P, Voors AA, Desai AS, Barnard D, Bouchard A, Jaski B, Lyon AR, Pogoda JM, Rudy JJ, Zsebo KM. Calcium upregulation by percutaneous administration of gene therapy in patients with cardiac disease (CUPID 2): a randomised, multinational, double-blind, placebo-controlled, phase 2b trial. </w:t>
      </w:r>
      <w:r w:rsidRPr="00216E24">
        <w:rPr>
          <w:i/>
          <w:noProof/>
        </w:rPr>
        <w:t>Lancet</w:t>
      </w:r>
      <w:r w:rsidRPr="00216E24">
        <w:rPr>
          <w:noProof/>
        </w:rPr>
        <w:t xml:space="preserve"> 2016;</w:t>
      </w:r>
      <w:r w:rsidRPr="00216E24">
        <w:rPr>
          <w:b/>
          <w:noProof/>
        </w:rPr>
        <w:t>387</w:t>
      </w:r>
      <w:r w:rsidRPr="00216E24">
        <w:rPr>
          <w:noProof/>
        </w:rPr>
        <w:t>:1178-1186.</w:t>
      </w:r>
    </w:p>
    <w:p w14:paraId="09DC1885"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tab/>
        <w:t xml:space="preserve">37.  </w:t>
      </w:r>
      <w:r w:rsidRPr="00216E24">
        <w:rPr>
          <w:noProof/>
        </w:rPr>
        <w:tab/>
        <w:t xml:space="preserve">Greene SJ, Fonarow GC, Solomon SD, Subacius H, Maggioni AP, Bohm M, Lewis EF, Zannad F, Gheorghiade M. Global variation in clinical profile, management, and post-discharge outcomes among patients hospitalized for worsening chronic heart failure: findings from the ASTRONAUT trial. </w:t>
      </w:r>
      <w:r w:rsidRPr="00216E24">
        <w:rPr>
          <w:i/>
          <w:noProof/>
        </w:rPr>
        <w:t>Eur J Heart Fail</w:t>
      </w:r>
      <w:r w:rsidRPr="00216E24">
        <w:rPr>
          <w:noProof/>
        </w:rPr>
        <w:t xml:space="preserve"> 2015;</w:t>
      </w:r>
      <w:r w:rsidRPr="00216E24">
        <w:rPr>
          <w:b/>
          <w:noProof/>
        </w:rPr>
        <w:t>17</w:t>
      </w:r>
      <w:r w:rsidRPr="00216E24">
        <w:rPr>
          <w:noProof/>
        </w:rPr>
        <w:t>:591-600.</w:t>
      </w:r>
    </w:p>
    <w:p w14:paraId="37058A3A"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tab/>
        <w:t xml:space="preserve">38.  </w:t>
      </w:r>
      <w:r w:rsidRPr="00216E24">
        <w:rPr>
          <w:noProof/>
        </w:rPr>
        <w:tab/>
        <w:t xml:space="preserve">Blair JE, Zannad F, Konstam MA, Cook T, Traver B, Burnett JC, Jr., Grinfeld L, Krasa H, Maggioni AP, Orlandi C, Swedberg K, Udelson JE, Zimmer C, Gheorghiade M. </w:t>
      </w:r>
      <w:r w:rsidRPr="00216E24">
        <w:rPr>
          <w:noProof/>
        </w:rPr>
        <w:lastRenderedPageBreak/>
        <w:t xml:space="preserve">Continental differences in clinical characteristics, management, and outcomes in patients hospitalized with worsening heart failure results from the EVEREST (Efficacy of Vasopressin Antagonism in Heart Failure: Outcome Study with Tolvaptan) program. </w:t>
      </w:r>
      <w:r w:rsidRPr="00216E24">
        <w:rPr>
          <w:i/>
          <w:noProof/>
        </w:rPr>
        <w:t>J Am Coll Cardiol</w:t>
      </w:r>
      <w:r w:rsidRPr="00216E24">
        <w:rPr>
          <w:noProof/>
        </w:rPr>
        <w:t xml:space="preserve"> 2008;</w:t>
      </w:r>
      <w:r w:rsidRPr="00216E24">
        <w:rPr>
          <w:b/>
          <w:noProof/>
        </w:rPr>
        <w:t>52</w:t>
      </w:r>
      <w:r w:rsidRPr="00216E24">
        <w:rPr>
          <w:noProof/>
        </w:rPr>
        <w:t>:1640-1648.</w:t>
      </w:r>
    </w:p>
    <w:p w14:paraId="5AFC3A0C"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tab/>
        <w:t xml:space="preserve">39.  </w:t>
      </w:r>
      <w:r w:rsidRPr="00216E24">
        <w:rPr>
          <w:noProof/>
        </w:rPr>
        <w:tab/>
        <w:t xml:space="preserve">Kristensen SL, Kober L, Jhund PS, Solomon SD, Kjekshus J, McKelvie RS, Zile MR, Granger CB, Wikstrand J, Komajda M, Carson PE, Pfeffer MA, Swedberg K, Wedel H, Yusuf S, McMurray JJ. International geographic variation in event rates in trials of heart failure with preserved and reduced ejection fraction. </w:t>
      </w:r>
      <w:r w:rsidRPr="00216E24">
        <w:rPr>
          <w:i/>
          <w:noProof/>
        </w:rPr>
        <w:t>Circulation</w:t>
      </w:r>
      <w:r w:rsidRPr="00216E24">
        <w:rPr>
          <w:noProof/>
        </w:rPr>
        <w:t xml:space="preserve"> 2015;</w:t>
      </w:r>
      <w:r w:rsidRPr="00216E24">
        <w:rPr>
          <w:b/>
          <w:noProof/>
        </w:rPr>
        <w:t>131</w:t>
      </w:r>
      <w:r w:rsidRPr="00216E24">
        <w:rPr>
          <w:noProof/>
        </w:rPr>
        <w:t>:43-53.</w:t>
      </w:r>
    </w:p>
    <w:p w14:paraId="6224F90E"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tab/>
        <w:t xml:space="preserve">40.  </w:t>
      </w:r>
      <w:r w:rsidRPr="00216E24">
        <w:rPr>
          <w:noProof/>
        </w:rPr>
        <w:tab/>
        <w:t xml:space="preserve">Mentz RJ, Kaski JC, Dan GA, Goldstein S, Stockbridge N, Alonso-Garcia A, Ruilope LM, Martinez FA, Zannad F, Pitt B, Fiuzat M, O'Connor CM. Implications of geographical variation on clinical outcomes of cardiovascular trials. </w:t>
      </w:r>
      <w:r w:rsidRPr="00216E24">
        <w:rPr>
          <w:i/>
          <w:noProof/>
        </w:rPr>
        <w:t>Am Heart J</w:t>
      </w:r>
      <w:r w:rsidRPr="00216E24">
        <w:rPr>
          <w:noProof/>
        </w:rPr>
        <w:t xml:space="preserve"> 2012;</w:t>
      </w:r>
      <w:r w:rsidRPr="00216E24">
        <w:rPr>
          <w:b/>
          <w:noProof/>
        </w:rPr>
        <w:t>164</w:t>
      </w:r>
      <w:r w:rsidRPr="00216E24">
        <w:rPr>
          <w:noProof/>
        </w:rPr>
        <w:t>:303-312.</w:t>
      </w:r>
    </w:p>
    <w:p w14:paraId="65FB638B"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tab/>
        <w:t xml:space="preserve">41.  </w:t>
      </w:r>
      <w:r w:rsidRPr="00216E24">
        <w:rPr>
          <w:noProof/>
        </w:rPr>
        <w:tab/>
        <w:t xml:space="preserve">Pitt B, Pfeffer MA, Assmann SF, Boineau R, Anand IS, Claggett B, Clausell N, Desai AS, Diaz R, Fleg JL, Gordeev I, Harty B, Heitner JF, Kenwood CT, Lewis EF, O'Meara E, Probstfield JL, Shaburishvili T, Shah SJ, Solomon SD, Sweitzer NK, Yang S, McKinlay SM. Spironolactone for heart failure with preserved ejection fraction. </w:t>
      </w:r>
      <w:r w:rsidRPr="00216E24">
        <w:rPr>
          <w:i/>
          <w:noProof/>
        </w:rPr>
        <w:t>N Engl J Med</w:t>
      </w:r>
      <w:r w:rsidRPr="00216E24">
        <w:rPr>
          <w:noProof/>
        </w:rPr>
        <w:t xml:space="preserve"> 2014;</w:t>
      </w:r>
      <w:r w:rsidRPr="00216E24">
        <w:rPr>
          <w:b/>
          <w:noProof/>
        </w:rPr>
        <w:t>370</w:t>
      </w:r>
      <w:r w:rsidRPr="00216E24">
        <w:rPr>
          <w:noProof/>
        </w:rPr>
        <w:t>:1383-1392.</w:t>
      </w:r>
    </w:p>
    <w:p w14:paraId="3F0F853F"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tab/>
        <w:t xml:space="preserve">42.  </w:t>
      </w:r>
      <w:r w:rsidRPr="00216E24">
        <w:rPr>
          <w:noProof/>
        </w:rPr>
        <w:tab/>
        <w:t xml:space="preserve">Wedel H, DeMets D, Deedwania P, Fagerberg B, Goldstein S, Gottlieb S, Hjalmarson A, Kjekshus J, Waagstein F, Wikstrand J. Challenges of subgroup analyses in multinational clinical trials: experiences from the MERIT-HF trial. </w:t>
      </w:r>
      <w:r w:rsidRPr="00216E24">
        <w:rPr>
          <w:i/>
          <w:noProof/>
        </w:rPr>
        <w:t>Am Heart J</w:t>
      </w:r>
      <w:r w:rsidRPr="00216E24">
        <w:rPr>
          <w:noProof/>
        </w:rPr>
        <w:t xml:space="preserve"> 2001;</w:t>
      </w:r>
      <w:r w:rsidRPr="00216E24">
        <w:rPr>
          <w:b/>
          <w:noProof/>
        </w:rPr>
        <w:t>142</w:t>
      </w:r>
      <w:r w:rsidRPr="00216E24">
        <w:rPr>
          <w:noProof/>
        </w:rPr>
        <w:t>:502-511.</w:t>
      </w:r>
    </w:p>
    <w:p w14:paraId="1197F9FC"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tab/>
        <w:t xml:space="preserve">43.  </w:t>
      </w:r>
      <w:r w:rsidRPr="00216E24">
        <w:rPr>
          <w:noProof/>
        </w:rPr>
        <w:tab/>
        <w:t xml:space="preserve">Pocock SJ, Assmann SE, Enos LE, Kasten LE. Subgroup analysis, covariate adjustment and baseline comparisons in clinical trial reporting: current practice and problems. </w:t>
      </w:r>
      <w:r w:rsidRPr="00216E24">
        <w:rPr>
          <w:i/>
          <w:noProof/>
        </w:rPr>
        <w:t>Stat Med</w:t>
      </w:r>
      <w:r w:rsidRPr="00216E24">
        <w:rPr>
          <w:noProof/>
        </w:rPr>
        <w:t xml:space="preserve"> 2002;</w:t>
      </w:r>
      <w:r w:rsidRPr="00216E24">
        <w:rPr>
          <w:b/>
          <w:noProof/>
        </w:rPr>
        <w:t>21</w:t>
      </w:r>
      <w:r w:rsidRPr="00216E24">
        <w:rPr>
          <w:noProof/>
        </w:rPr>
        <w:t>:2917-2930.</w:t>
      </w:r>
    </w:p>
    <w:p w14:paraId="01A8FEC0"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lastRenderedPageBreak/>
        <w:tab/>
        <w:t xml:space="preserve">44.  </w:t>
      </w:r>
      <w:r w:rsidRPr="00216E24">
        <w:rPr>
          <w:noProof/>
        </w:rPr>
        <w:tab/>
        <w:t xml:space="preserve">Yusuf S, Wittes J, Probstfield J, Tyroler HA. Analysis and interpretation of treatment effects in subgroups of patients in randomized clinical trials. </w:t>
      </w:r>
      <w:r w:rsidRPr="00216E24">
        <w:rPr>
          <w:i/>
          <w:noProof/>
        </w:rPr>
        <w:t>JAMA</w:t>
      </w:r>
      <w:r w:rsidRPr="00216E24">
        <w:rPr>
          <w:noProof/>
        </w:rPr>
        <w:t xml:space="preserve"> 1991;</w:t>
      </w:r>
      <w:r w:rsidRPr="00216E24">
        <w:rPr>
          <w:b/>
          <w:noProof/>
        </w:rPr>
        <w:t>266</w:t>
      </w:r>
      <w:r w:rsidRPr="00216E24">
        <w:rPr>
          <w:noProof/>
        </w:rPr>
        <w:t>:93-98.</w:t>
      </w:r>
    </w:p>
    <w:p w14:paraId="233C299E"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tab/>
        <w:t xml:space="preserve">45.  </w:t>
      </w:r>
      <w:r w:rsidRPr="00216E24">
        <w:rPr>
          <w:noProof/>
        </w:rPr>
        <w:tab/>
        <w:t xml:space="preserve">Assmann SF, Pocock SJ, Enos LE, Kasten LE. Subgroup analysis and other (mis)uses of baseline data in clinical trials. </w:t>
      </w:r>
      <w:r w:rsidRPr="00216E24">
        <w:rPr>
          <w:i/>
          <w:noProof/>
        </w:rPr>
        <w:t>Lancet</w:t>
      </w:r>
      <w:r w:rsidRPr="00216E24">
        <w:rPr>
          <w:noProof/>
        </w:rPr>
        <w:t xml:space="preserve"> 2000;</w:t>
      </w:r>
      <w:r w:rsidRPr="00216E24">
        <w:rPr>
          <w:b/>
          <w:noProof/>
        </w:rPr>
        <w:t>355</w:t>
      </w:r>
      <w:r w:rsidRPr="00216E24">
        <w:rPr>
          <w:noProof/>
        </w:rPr>
        <w:t>:1064-1069.</w:t>
      </w:r>
    </w:p>
    <w:p w14:paraId="0BFDB355"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tab/>
        <w:t xml:space="preserve">46.  </w:t>
      </w:r>
      <w:r w:rsidRPr="00216E24">
        <w:rPr>
          <w:noProof/>
        </w:rPr>
        <w:tab/>
        <w:t xml:space="preserve">Pocock SJ, Lubsen J. More on subgroup analyses in clinical trials. </w:t>
      </w:r>
      <w:r w:rsidRPr="00216E24">
        <w:rPr>
          <w:i/>
          <w:noProof/>
        </w:rPr>
        <w:t>N Engl J Med</w:t>
      </w:r>
      <w:r w:rsidRPr="00216E24">
        <w:rPr>
          <w:noProof/>
        </w:rPr>
        <w:t xml:space="preserve"> 2008;</w:t>
      </w:r>
      <w:r w:rsidRPr="00216E24">
        <w:rPr>
          <w:b/>
          <w:noProof/>
        </w:rPr>
        <w:t>358</w:t>
      </w:r>
      <w:r w:rsidRPr="00216E24">
        <w:rPr>
          <w:noProof/>
        </w:rPr>
        <w:t>:2076-2077.</w:t>
      </w:r>
    </w:p>
    <w:p w14:paraId="2FC452EE"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tab/>
        <w:t xml:space="preserve">47.  </w:t>
      </w:r>
      <w:r w:rsidRPr="00216E24">
        <w:rPr>
          <w:noProof/>
        </w:rPr>
        <w:tab/>
        <w:t xml:space="preserve">Wang R, Lagakos SW, Ware JH, Hunter DJ, Drazen JM. Statistics in medicine--reporting of subgroup analyses in clinical trials. </w:t>
      </w:r>
      <w:r w:rsidRPr="00216E24">
        <w:rPr>
          <w:i/>
          <w:noProof/>
        </w:rPr>
        <w:t>N Engl J Med</w:t>
      </w:r>
      <w:r w:rsidRPr="00216E24">
        <w:rPr>
          <w:noProof/>
        </w:rPr>
        <w:t xml:space="preserve"> 2007;</w:t>
      </w:r>
      <w:r w:rsidRPr="00216E24">
        <w:rPr>
          <w:b/>
          <w:noProof/>
        </w:rPr>
        <w:t>357</w:t>
      </w:r>
      <w:r w:rsidRPr="00216E24">
        <w:rPr>
          <w:noProof/>
        </w:rPr>
        <w:t>:2189-2194.</w:t>
      </w:r>
    </w:p>
    <w:p w14:paraId="4D8EC233"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tab/>
        <w:t xml:space="preserve">48.  </w:t>
      </w:r>
      <w:r w:rsidRPr="00216E24">
        <w:rPr>
          <w:noProof/>
        </w:rPr>
        <w:tab/>
        <w:t xml:space="preserve">Lainscak M, Coats AJ. The PARADIGM of ARNI's: Assessing reasons for non-implementation in heart failure. </w:t>
      </w:r>
      <w:r w:rsidRPr="00216E24">
        <w:rPr>
          <w:i/>
          <w:noProof/>
        </w:rPr>
        <w:t>Int J Cardiol</w:t>
      </w:r>
      <w:r w:rsidRPr="00216E24">
        <w:rPr>
          <w:noProof/>
        </w:rPr>
        <w:t xml:space="preserve"> 2016;</w:t>
      </w:r>
      <w:r w:rsidRPr="00216E24">
        <w:rPr>
          <w:b/>
          <w:noProof/>
        </w:rPr>
        <w:t>212</w:t>
      </w:r>
      <w:r w:rsidRPr="00216E24">
        <w:rPr>
          <w:noProof/>
        </w:rPr>
        <w:t>:187-189.</w:t>
      </w:r>
    </w:p>
    <w:p w14:paraId="10D78755"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tab/>
        <w:t xml:space="preserve">49.  </w:t>
      </w:r>
      <w:r w:rsidRPr="00216E24">
        <w:rPr>
          <w:noProof/>
        </w:rPr>
        <w:tab/>
        <w:t xml:space="preserve">Dec GW. LCZ696 (sacubitril/valsartan): can we predict who will benefit? </w:t>
      </w:r>
      <w:r w:rsidRPr="00216E24">
        <w:rPr>
          <w:i/>
          <w:noProof/>
        </w:rPr>
        <w:t>J Am Coll Cardiol</w:t>
      </w:r>
      <w:r w:rsidRPr="00216E24">
        <w:rPr>
          <w:noProof/>
        </w:rPr>
        <w:t xml:space="preserve"> 2015;</w:t>
      </w:r>
      <w:r w:rsidRPr="00216E24">
        <w:rPr>
          <w:b/>
          <w:noProof/>
        </w:rPr>
        <w:t>66</w:t>
      </w:r>
      <w:r w:rsidRPr="00216E24">
        <w:rPr>
          <w:noProof/>
        </w:rPr>
        <w:t>:2072-2074.</w:t>
      </w:r>
    </w:p>
    <w:p w14:paraId="36825EDD"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tab/>
        <w:t xml:space="preserve">50.  </w:t>
      </w:r>
      <w:r w:rsidRPr="00216E24">
        <w:rPr>
          <w:noProof/>
        </w:rPr>
        <w:tab/>
        <w:t xml:space="preserve">Filippatos G, Farmakis D, Parissis J, Lekakis J. Drug therapy for patients with systolic heart failure after the PARADIGM-HF trial: in need of a new paradigm of LCZ696 implementation in clinical practice. </w:t>
      </w:r>
      <w:r w:rsidRPr="00216E24">
        <w:rPr>
          <w:i/>
          <w:noProof/>
        </w:rPr>
        <w:t>BMC Med</w:t>
      </w:r>
      <w:r w:rsidRPr="00216E24">
        <w:rPr>
          <w:noProof/>
        </w:rPr>
        <w:t xml:space="preserve"> 2015;</w:t>
      </w:r>
      <w:r w:rsidRPr="00216E24">
        <w:rPr>
          <w:b/>
          <w:noProof/>
        </w:rPr>
        <w:t>13</w:t>
      </w:r>
      <w:r w:rsidRPr="00216E24">
        <w:rPr>
          <w:noProof/>
        </w:rPr>
        <w:t>:35.</w:t>
      </w:r>
    </w:p>
    <w:p w14:paraId="796539AB" w14:textId="77777777" w:rsidR="00791E99" w:rsidRPr="00216E24" w:rsidRDefault="00791E99" w:rsidP="00791E99">
      <w:pPr>
        <w:pStyle w:val="Standa"/>
        <w:tabs>
          <w:tab w:val="right" w:pos="360"/>
          <w:tab w:val="left" w:pos="540"/>
        </w:tabs>
        <w:spacing w:line="480" w:lineRule="auto"/>
        <w:ind w:left="540" w:hanging="540"/>
        <w:rPr>
          <w:noProof/>
        </w:rPr>
      </w:pPr>
      <w:r w:rsidRPr="00216E24">
        <w:rPr>
          <w:noProof/>
        </w:rPr>
        <w:tab/>
        <w:t xml:space="preserve">51.  </w:t>
      </w:r>
      <w:r w:rsidRPr="00216E24">
        <w:rPr>
          <w:noProof/>
        </w:rPr>
        <w:tab/>
        <w:t xml:space="preserve">Eichler HG, Hurts H, Broich K, Rasi G. Drug Regulation and Pricing--Can Regulators Influence Affordability? </w:t>
      </w:r>
      <w:r w:rsidRPr="00216E24">
        <w:rPr>
          <w:i/>
          <w:noProof/>
        </w:rPr>
        <w:t>N Engl J Med</w:t>
      </w:r>
      <w:r w:rsidRPr="00216E24">
        <w:rPr>
          <w:noProof/>
        </w:rPr>
        <w:t xml:space="preserve"> 2016;</w:t>
      </w:r>
      <w:r w:rsidRPr="00216E24">
        <w:rPr>
          <w:b/>
          <w:noProof/>
        </w:rPr>
        <w:t>374</w:t>
      </w:r>
      <w:r w:rsidRPr="00216E24">
        <w:rPr>
          <w:noProof/>
        </w:rPr>
        <w:t>:1807-1809.</w:t>
      </w:r>
    </w:p>
    <w:p w14:paraId="1C850939" w14:textId="427E1129" w:rsidR="00791E99" w:rsidRPr="00216E24" w:rsidRDefault="00791E99" w:rsidP="00791E99">
      <w:pPr>
        <w:pStyle w:val="Standa"/>
        <w:tabs>
          <w:tab w:val="right" w:pos="360"/>
          <w:tab w:val="left" w:pos="540"/>
        </w:tabs>
        <w:spacing w:line="480" w:lineRule="auto"/>
        <w:ind w:left="540" w:hanging="540"/>
        <w:rPr>
          <w:noProof/>
        </w:rPr>
      </w:pPr>
    </w:p>
    <w:p w14:paraId="2C4AC0E0" w14:textId="73E11239" w:rsidR="00172225" w:rsidRDefault="002C1219" w:rsidP="00E92EBA">
      <w:pPr>
        <w:pStyle w:val="Standa"/>
        <w:tabs>
          <w:tab w:val="right" w:pos="360"/>
          <w:tab w:val="left" w:pos="540"/>
        </w:tabs>
        <w:spacing w:line="480" w:lineRule="auto"/>
        <w:ind w:left="540" w:hanging="540"/>
      </w:pPr>
      <w:r w:rsidRPr="00216E24">
        <w:fldChar w:fldCharType="end"/>
      </w:r>
      <w:bookmarkStart w:id="0" w:name="_GoBack"/>
      <w:bookmarkEnd w:id="0"/>
    </w:p>
    <w:sectPr w:rsidR="00172225" w:rsidSect="001B07D1">
      <w:footerReference w:type="default" r:id="rId10"/>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4125C4" w14:textId="77777777" w:rsidR="00A32001" w:rsidRDefault="00A32001" w:rsidP="0079002E">
      <w:pPr>
        <w:spacing w:after="0"/>
      </w:pPr>
      <w:r>
        <w:separator/>
      </w:r>
    </w:p>
  </w:endnote>
  <w:endnote w:type="continuationSeparator" w:id="0">
    <w:p w14:paraId="4E93D43D" w14:textId="77777777" w:rsidR="00A32001" w:rsidRDefault="00A32001" w:rsidP="0079002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93141453"/>
      <w:docPartObj>
        <w:docPartGallery w:val="Page Numbers (Bottom of Page)"/>
        <w:docPartUnique/>
      </w:docPartObj>
    </w:sdtPr>
    <w:sdtEndPr>
      <w:rPr>
        <w:noProof/>
      </w:rPr>
    </w:sdtEndPr>
    <w:sdtContent>
      <w:p w14:paraId="0D238F16" w14:textId="09375ED5" w:rsidR="009740AB" w:rsidRDefault="009740AB">
        <w:pPr>
          <w:pStyle w:val="Footer"/>
          <w:jc w:val="right"/>
        </w:pPr>
        <w:r>
          <w:fldChar w:fldCharType="begin"/>
        </w:r>
        <w:r>
          <w:instrText xml:space="preserve"> PAGE   \* MERGEFORMAT </w:instrText>
        </w:r>
        <w:r>
          <w:fldChar w:fldCharType="separate"/>
        </w:r>
        <w:r w:rsidR="00216E24">
          <w:rPr>
            <w:noProof/>
          </w:rPr>
          <w:t>21</w:t>
        </w:r>
        <w:r>
          <w:rPr>
            <w:noProof/>
          </w:rPr>
          <w:fldChar w:fldCharType="end"/>
        </w:r>
      </w:p>
    </w:sdtContent>
  </w:sdt>
  <w:p w14:paraId="293CD7D9" w14:textId="77777777" w:rsidR="009740AB" w:rsidRDefault="009740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849D6C" w14:textId="77777777" w:rsidR="00A32001" w:rsidRDefault="00A32001" w:rsidP="0079002E">
      <w:pPr>
        <w:spacing w:after="0"/>
      </w:pPr>
      <w:r>
        <w:separator/>
      </w:r>
    </w:p>
  </w:footnote>
  <w:footnote w:type="continuationSeparator" w:id="0">
    <w:p w14:paraId="3117CCD5" w14:textId="77777777" w:rsidR="00A32001" w:rsidRDefault="00A32001" w:rsidP="0079002E">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A04435"/>
    <w:multiLevelType w:val="multilevel"/>
    <w:tmpl w:val="E020B1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711614C"/>
    <w:multiLevelType w:val="hybridMultilevel"/>
    <w:tmpl w:val="E938A7BE"/>
    <w:lvl w:ilvl="0" w:tplc="362450F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12B5731"/>
    <w:multiLevelType w:val="multilevel"/>
    <w:tmpl w:val="7C7047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A283333"/>
    <w:multiLevelType w:val="hybridMultilevel"/>
    <w:tmpl w:val="F5E859F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C:\Users\Wendy Gattis Stough\Dropbox\Expert Medical Communications and Consulting LLC\RefMan files\Wendy styles\wendys eur heart j.os&lt;/Style&gt;&lt;LeftDelim&gt;{&lt;/LeftDelim&gt;&lt;RightDelim&gt;}&lt;/RightDelim&gt;&lt;FontName&gt;Times New Roman&lt;/FontName&gt;&lt;FontSize&gt;12&lt;/FontSize&gt;&lt;ReflistTitle&gt;References&lt;/ReflistTitle&gt;&lt;StartingRefnum&gt;1&lt;/StartingRefnum&gt;&lt;FirstLineIndent&gt;0&lt;/FirstLineIndent&gt;&lt;HangingIndent&gt;0&lt;/HangingIndent&gt;&lt;LineSpacing&gt;2&lt;/LineSpacing&gt;&lt;SpaceAfter&gt;0&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Wendy Stough v 12&lt;/item&gt;&lt;/Libraries&gt;&lt;/ENLibraries&gt;"/>
  </w:docVars>
  <w:rsids>
    <w:rsidRoot w:val="002450A2"/>
    <w:rsid w:val="00002844"/>
    <w:rsid w:val="0001045D"/>
    <w:rsid w:val="000133C8"/>
    <w:rsid w:val="0001522E"/>
    <w:rsid w:val="0001566F"/>
    <w:rsid w:val="0002588C"/>
    <w:rsid w:val="0003427C"/>
    <w:rsid w:val="000406A7"/>
    <w:rsid w:val="000443EB"/>
    <w:rsid w:val="00045604"/>
    <w:rsid w:val="00045B18"/>
    <w:rsid w:val="00046C70"/>
    <w:rsid w:val="000472DD"/>
    <w:rsid w:val="0005432A"/>
    <w:rsid w:val="00054DC1"/>
    <w:rsid w:val="00061853"/>
    <w:rsid w:val="00070AB3"/>
    <w:rsid w:val="00073A77"/>
    <w:rsid w:val="000743B8"/>
    <w:rsid w:val="00074857"/>
    <w:rsid w:val="00076BC6"/>
    <w:rsid w:val="000803AC"/>
    <w:rsid w:val="00085A31"/>
    <w:rsid w:val="000878AB"/>
    <w:rsid w:val="00096729"/>
    <w:rsid w:val="000A0FB8"/>
    <w:rsid w:val="000A2F25"/>
    <w:rsid w:val="000B04EA"/>
    <w:rsid w:val="000B05C2"/>
    <w:rsid w:val="000B3889"/>
    <w:rsid w:val="000D0606"/>
    <w:rsid w:val="000D32A6"/>
    <w:rsid w:val="000D4D98"/>
    <w:rsid w:val="000E0E95"/>
    <w:rsid w:val="000E4BA8"/>
    <w:rsid w:val="000F038F"/>
    <w:rsid w:val="000F4434"/>
    <w:rsid w:val="000F7B98"/>
    <w:rsid w:val="00101746"/>
    <w:rsid w:val="00103908"/>
    <w:rsid w:val="00111644"/>
    <w:rsid w:val="00111C96"/>
    <w:rsid w:val="0011349C"/>
    <w:rsid w:val="00116D04"/>
    <w:rsid w:val="00117DE6"/>
    <w:rsid w:val="00122004"/>
    <w:rsid w:val="001249C2"/>
    <w:rsid w:val="00131A4C"/>
    <w:rsid w:val="00133105"/>
    <w:rsid w:val="00134F53"/>
    <w:rsid w:val="00142CFE"/>
    <w:rsid w:val="00150420"/>
    <w:rsid w:val="0015397D"/>
    <w:rsid w:val="00154F78"/>
    <w:rsid w:val="00157398"/>
    <w:rsid w:val="00157D12"/>
    <w:rsid w:val="00161EAF"/>
    <w:rsid w:val="00161EBD"/>
    <w:rsid w:val="001639D9"/>
    <w:rsid w:val="001672D7"/>
    <w:rsid w:val="00170F19"/>
    <w:rsid w:val="00172225"/>
    <w:rsid w:val="00173FD0"/>
    <w:rsid w:val="00183BF6"/>
    <w:rsid w:val="00184F21"/>
    <w:rsid w:val="00185D24"/>
    <w:rsid w:val="00187664"/>
    <w:rsid w:val="00190A03"/>
    <w:rsid w:val="00190F84"/>
    <w:rsid w:val="001943B4"/>
    <w:rsid w:val="00195FF0"/>
    <w:rsid w:val="001974AC"/>
    <w:rsid w:val="001978B6"/>
    <w:rsid w:val="001A0478"/>
    <w:rsid w:val="001A2084"/>
    <w:rsid w:val="001A39DD"/>
    <w:rsid w:val="001A4057"/>
    <w:rsid w:val="001A572B"/>
    <w:rsid w:val="001A6184"/>
    <w:rsid w:val="001B07D1"/>
    <w:rsid w:val="001B0C99"/>
    <w:rsid w:val="001C5D8E"/>
    <w:rsid w:val="001C6A9A"/>
    <w:rsid w:val="001C7642"/>
    <w:rsid w:val="001E353F"/>
    <w:rsid w:val="001E5B13"/>
    <w:rsid w:val="001F7F77"/>
    <w:rsid w:val="0020373C"/>
    <w:rsid w:val="00203F9C"/>
    <w:rsid w:val="00204B6D"/>
    <w:rsid w:val="002054A7"/>
    <w:rsid w:val="00205A92"/>
    <w:rsid w:val="0020774E"/>
    <w:rsid w:val="00211D4F"/>
    <w:rsid w:val="00212364"/>
    <w:rsid w:val="002123BE"/>
    <w:rsid w:val="00215A5D"/>
    <w:rsid w:val="00216DED"/>
    <w:rsid w:val="00216E24"/>
    <w:rsid w:val="00225FD4"/>
    <w:rsid w:val="00227609"/>
    <w:rsid w:val="0022790F"/>
    <w:rsid w:val="00230E16"/>
    <w:rsid w:val="0023320F"/>
    <w:rsid w:val="00235A7C"/>
    <w:rsid w:val="00240C45"/>
    <w:rsid w:val="0024182E"/>
    <w:rsid w:val="00241CF5"/>
    <w:rsid w:val="0024256C"/>
    <w:rsid w:val="002443BA"/>
    <w:rsid w:val="002450A2"/>
    <w:rsid w:val="00247D93"/>
    <w:rsid w:val="00255CFE"/>
    <w:rsid w:val="00256099"/>
    <w:rsid w:val="002713DE"/>
    <w:rsid w:val="002719AD"/>
    <w:rsid w:val="00274A6D"/>
    <w:rsid w:val="00276C0E"/>
    <w:rsid w:val="00280FD6"/>
    <w:rsid w:val="0028214A"/>
    <w:rsid w:val="0028516D"/>
    <w:rsid w:val="00290C12"/>
    <w:rsid w:val="00292DE4"/>
    <w:rsid w:val="0029456F"/>
    <w:rsid w:val="00295CF4"/>
    <w:rsid w:val="002A16A7"/>
    <w:rsid w:val="002A5D83"/>
    <w:rsid w:val="002B4D05"/>
    <w:rsid w:val="002C0651"/>
    <w:rsid w:val="002C1219"/>
    <w:rsid w:val="002C6F10"/>
    <w:rsid w:val="002C7E06"/>
    <w:rsid w:val="002D26E7"/>
    <w:rsid w:val="002D37BA"/>
    <w:rsid w:val="002D6594"/>
    <w:rsid w:val="002D6F7C"/>
    <w:rsid w:val="002E291F"/>
    <w:rsid w:val="002E6B57"/>
    <w:rsid w:val="002E7A2B"/>
    <w:rsid w:val="002F41F2"/>
    <w:rsid w:val="002F5F85"/>
    <w:rsid w:val="002F7D65"/>
    <w:rsid w:val="0030796A"/>
    <w:rsid w:val="00312E0E"/>
    <w:rsid w:val="00317BC1"/>
    <w:rsid w:val="00321A55"/>
    <w:rsid w:val="00322A27"/>
    <w:rsid w:val="003312CF"/>
    <w:rsid w:val="00333C76"/>
    <w:rsid w:val="00334BC3"/>
    <w:rsid w:val="00337B9F"/>
    <w:rsid w:val="0034206A"/>
    <w:rsid w:val="00342BEB"/>
    <w:rsid w:val="00342F23"/>
    <w:rsid w:val="00345C4C"/>
    <w:rsid w:val="00350675"/>
    <w:rsid w:val="003521E0"/>
    <w:rsid w:val="00353ABD"/>
    <w:rsid w:val="003547E4"/>
    <w:rsid w:val="00355E12"/>
    <w:rsid w:val="00360498"/>
    <w:rsid w:val="0036352C"/>
    <w:rsid w:val="00373EBD"/>
    <w:rsid w:val="00376655"/>
    <w:rsid w:val="0038248B"/>
    <w:rsid w:val="003851B4"/>
    <w:rsid w:val="003926CC"/>
    <w:rsid w:val="003A5E69"/>
    <w:rsid w:val="003B100B"/>
    <w:rsid w:val="003C1623"/>
    <w:rsid w:val="003C178B"/>
    <w:rsid w:val="003C393B"/>
    <w:rsid w:val="003E6823"/>
    <w:rsid w:val="003E69B1"/>
    <w:rsid w:val="003F0481"/>
    <w:rsid w:val="003F19F9"/>
    <w:rsid w:val="003F3723"/>
    <w:rsid w:val="00400B66"/>
    <w:rsid w:val="0040146E"/>
    <w:rsid w:val="00401D67"/>
    <w:rsid w:val="00404CDA"/>
    <w:rsid w:val="00406482"/>
    <w:rsid w:val="004105D9"/>
    <w:rsid w:val="00410B4A"/>
    <w:rsid w:val="00411557"/>
    <w:rsid w:val="00415525"/>
    <w:rsid w:val="0041700A"/>
    <w:rsid w:val="00420289"/>
    <w:rsid w:val="0042710B"/>
    <w:rsid w:val="00431ED2"/>
    <w:rsid w:val="0043588B"/>
    <w:rsid w:val="00436990"/>
    <w:rsid w:val="00443284"/>
    <w:rsid w:val="00444E43"/>
    <w:rsid w:val="00445899"/>
    <w:rsid w:val="00445F7E"/>
    <w:rsid w:val="004507C9"/>
    <w:rsid w:val="00451864"/>
    <w:rsid w:val="00453C78"/>
    <w:rsid w:val="00454F1D"/>
    <w:rsid w:val="004554F2"/>
    <w:rsid w:val="00457685"/>
    <w:rsid w:val="00461ECD"/>
    <w:rsid w:val="00462356"/>
    <w:rsid w:val="00467FC3"/>
    <w:rsid w:val="004720EE"/>
    <w:rsid w:val="0047528F"/>
    <w:rsid w:val="0047635C"/>
    <w:rsid w:val="00492B23"/>
    <w:rsid w:val="004A209E"/>
    <w:rsid w:val="004A3E30"/>
    <w:rsid w:val="004B2F6E"/>
    <w:rsid w:val="004B4A4B"/>
    <w:rsid w:val="004B6CFC"/>
    <w:rsid w:val="004C7A76"/>
    <w:rsid w:val="004C7A7D"/>
    <w:rsid w:val="004D2E49"/>
    <w:rsid w:val="004E6053"/>
    <w:rsid w:val="004F1E90"/>
    <w:rsid w:val="004F2215"/>
    <w:rsid w:val="004F3C7D"/>
    <w:rsid w:val="004F7700"/>
    <w:rsid w:val="00500B48"/>
    <w:rsid w:val="0050122D"/>
    <w:rsid w:val="0050565E"/>
    <w:rsid w:val="00516F0B"/>
    <w:rsid w:val="00521DFB"/>
    <w:rsid w:val="005235AC"/>
    <w:rsid w:val="005242BE"/>
    <w:rsid w:val="00535DE8"/>
    <w:rsid w:val="005419DC"/>
    <w:rsid w:val="005420AC"/>
    <w:rsid w:val="00543322"/>
    <w:rsid w:val="00544D3A"/>
    <w:rsid w:val="005465F6"/>
    <w:rsid w:val="00553387"/>
    <w:rsid w:val="00560067"/>
    <w:rsid w:val="0056049E"/>
    <w:rsid w:val="00562F0D"/>
    <w:rsid w:val="00570EB3"/>
    <w:rsid w:val="005914A2"/>
    <w:rsid w:val="00592C13"/>
    <w:rsid w:val="005953B8"/>
    <w:rsid w:val="0059622E"/>
    <w:rsid w:val="00597A61"/>
    <w:rsid w:val="005A2B26"/>
    <w:rsid w:val="005A62F1"/>
    <w:rsid w:val="005A7668"/>
    <w:rsid w:val="005C50AF"/>
    <w:rsid w:val="005C66D0"/>
    <w:rsid w:val="005C732F"/>
    <w:rsid w:val="005C756D"/>
    <w:rsid w:val="005D1C59"/>
    <w:rsid w:val="005D282D"/>
    <w:rsid w:val="005D44DD"/>
    <w:rsid w:val="005D7822"/>
    <w:rsid w:val="005E03ED"/>
    <w:rsid w:val="005E04FD"/>
    <w:rsid w:val="005E0F68"/>
    <w:rsid w:val="005F1F71"/>
    <w:rsid w:val="005F25A9"/>
    <w:rsid w:val="005F6040"/>
    <w:rsid w:val="00604499"/>
    <w:rsid w:val="00610813"/>
    <w:rsid w:val="0061081A"/>
    <w:rsid w:val="00611DEF"/>
    <w:rsid w:val="00613352"/>
    <w:rsid w:val="006169FE"/>
    <w:rsid w:val="00621DAB"/>
    <w:rsid w:val="0062203D"/>
    <w:rsid w:val="00626512"/>
    <w:rsid w:val="00627223"/>
    <w:rsid w:val="00640CCA"/>
    <w:rsid w:val="006438D9"/>
    <w:rsid w:val="006442B4"/>
    <w:rsid w:val="00650208"/>
    <w:rsid w:val="00650CA4"/>
    <w:rsid w:val="00651C49"/>
    <w:rsid w:val="00651DB1"/>
    <w:rsid w:val="006532A2"/>
    <w:rsid w:val="00655569"/>
    <w:rsid w:val="006560C7"/>
    <w:rsid w:val="006710FA"/>
    <w:rsid w:val="006767FF"/>
    <w:rsid w:val="00681DE1"/>
    <w:rsid w:val="00684A26"/>
    <w:rsid w:val="006874C7"/>
    <w:rsid w:val="00691011"/>
    <w:rsid w:val="006A4358"/>
    <w:rsid w:val="006A64A7"/>
    <w:rsid w:val="006A7B26"/>
    <w:rsid w:val="006B104A"/>
    <w:rsid w:val="006B27AA"/>
    <w:rsid w:val="006C27BA"/>
    <w:rsid w:val="006D2E68"/>
    <w:rsid w:val="006D34DC"/>
    <w:rsid w:val="006D41F7"/>
    <w:rsid w:val="006E778D"/>
    <w:rsid w:val="006F14F5"/>
    <w:rsid w:val="006F54ED"/>
    <w:rsid w:val="006F5CEF"/>
    <w:rsid w:val="00700327"/>
    <w:rsid w:val="00701D49"/>
    <w:rsid w:val="00702CDC"/>
    <w:rsid w:val="007118E3"/>
    <w:rsid w:val="0071240F"/>
    <w:rsid w:val="00713F39"/>
    <w:rsid w:val="007150F7"/>
    <w:rsid w:val="0072017E"/>
    <w:rsid w:val="00726F24"/>
    <w:rsid w:val="00727169"/>
    <w:rsid w:val="00732B1F"/>
    <w:rsid w:val="007331EC"/>
    <w:rsid w:val="00744C8E"/>
    <w:rsid w:val="0074539F"/>
    <w:rsid w:val="00752796"/>
    <w:rsid w:val="00756A1A"/>
    <w:rsid w:val="00760216"/>
    <w:rsid w:val="00764C1F"/>
    <w:rsid w:val="00770056"/>
    <w:rsid w:val="00770EE6"/>
    <w:rsid w:val="007740DC"/>
    <w:rsid w:val="00775BD0"/>
    <w:rsid w:val="00775F20"/>
    <w:rsid w:val="007766F5"/>
    <w:rsid w:val="00776D3A"/>
    <w:rsid w:val="0079002E"/>
    <w:rsid w:val="00791E99"/>
    <w:rsid w:val="00795485"/>
    <w:rsid w:val="007955A7"/>
    <w:rsid w:val="00795DB8"/>
    <w:rsid w:val="00796CD4"/>
    <w:rsid w:val="0079773C"/>
    <w:rsid w:val="007A08DA"/>
    <w:rsid w:val="007A3D6D"/>
    <w:rsid w:val="007A5F6B"/>
    <w:rsid w:val="007A7997"/>
    <w:rsid w:val="007C0120"/>
    <w:rsid w:val="007C4578"/>
    <w:rsid w:val="007C4EAD"/>
    <w:rsid w:val="007C6067"/>
    <w:rsid w:val="007D135E"/>
    <w:rsid w:val="007D13DA"/>
    <w:rsid w:val="007D14D6"/>
    <w:rsid w:val="007D3145"/>
    <w:rsid w:val="007E3CD1"/>
    <w:rsid w:val="007F21DE"/>
    <w:rsid w:val="007F332E"/>
    <w:rsid w:val="007F363C"/>
    <w:rsid w:val="007F43B4"/>
    <w:rsid w:val="007F477C"/>
    <w:rsid w:val="007F6DDF"/>
    <w:rsid w:val="008029BB"/>
    <w:rsid w:val="00804734"/>
    <w:rsid w:val="00806503"/>
    <w:rsid w:val="008134B3"/>
    <w:rsid w:val="00813C84"/>
    <w:rsid w:val="008151FA"/>
    <w:rsid w:val="0081537C"/>
    <w:rsid w:val="00816A17"/>
    <w:rsid w:val="00820A43"/>
    <w:rsid w:val="00823801"/>
    <w:rsid w:val="00826182"/>
    <w:rsid w:val="00827EF7"/>
    <w:rsid w:val="008305A3"/>
    <w:rsid w:val="00830940"/>
    <w:rsid w:val="00840BB1"/>
    <w:rsid w:val="00841AD9"/>
    <w:rsid w:val="00845A2B"/>
    <w:rsid w:val="0085100E"/>
    <w:rsid w:val="00861B1B"/>
    <w:rsid w:val="00865B74"/>
    <w:rsid w:val="008702F7"/>
    <w:rsid w:val="0088510E"/>
    <w:rsid w:val="00893270"/>
    <w:rsid w:val="008954E7"/>
    <w:rsid w:val="008961B1"/>
    <w:rsid w:val="008A32B8"/>
    <w:rsid w:val="008A3C23"/>
    <w:rsid w:val="008A70AD"/>
    <w:rsid w:val="008B2FE9"/>
    <w:rsid w:val="008B614B"/>
    <w:rsid w:val="008B7670"/>
    <w:rsid w:val="008C7C6B"/>
    <w:rsid w:val="008D5739"/>
    <w:rsid w:val="008E3979"/>
    <w:rsid w:val="008E3A19"/>
    <w:rsid w:val="008F338F"/>
    <w:rsid w:val="00907913"/>
    <w:rsid w:val="00917207"/>
    <w:rsid w:val="00921590"/>
    <w:rsid w:val="00924510"/>
    <w:rsid w:val="00927A6F"/>
    <w:rsid w:val="00933AAA"/>
    <w:rsid w:val="00933E03"/>
    <w:rsid w:val="00937465"/>
    <w:rsid w:val="00943A3D"/>
    <w:rsid w:val="009440B1"/>
    <w:rsid w:val="00944D22"/>
    <w:rsid w:val="00950483"/>
    <w:rsid w:val="00951A07"/>
    <w:rsid w:val="009524E2"/>
    <w:rsid w:val="0095768E"/>
    <w:rsid w:val="00961B30"/>
    <w:rsid w:val="009678F8"/>
    <w:rsid w:val="00972C6E"/>
    <w:rsid w:val="009740AB"/>
    <w:rsid w:val="009752A2"/>
    <w:rsid w:val="00983A00"/>
    <w:rsid w:val="00984657"/>
    <w:rsid w:val="00984D94"/>
    <w:rsid w:val="00986EEE"/>
    <w:rsid w:val="00990EDA"/>
    <w:rsid w:val="00994071"/>
    <w:rsid w:val="009959A2"/>
    <w:rsid w:val="009A5543"/>
    <w:rsid w:val="009A662A"/>
    <w:rsid w:val="009B2E04"/>
    <w:rsid w:val="009B33E6"/>
    <w:rsid w:val="009C18FC"/>
    <w:rsid w:val="009C2730"/>
    <w:rsid w:val="009C46A0"/>
    <w:rsid w:val="009C558D"/>
    <w:rsid w:val="009D2B95"/>
    <w:rsid w:val="009D4771"/>
    <w:rsid w:val="009D632D"/>
    <w:rsid w:val="009E059F"/>
    <w:rsid w:val="009E7840"/>
    <w:rsid w:val="009F0DDC"/>
    <w:rsid w:val="009F412A"/>
    <w:rsid w:val="00A00D3F"/>
    <w:rsid w:val="00A0337F"/>
    <w:rsid w:val="00A07F28"/>
    <w:rsid w:val="00A15B7C"/>
    <w:rsid w:val="00A1610E"/>
    <w:rsid w:val="00A212A2"/>
    <w:rsid w:val="00A3112E"/>
    <w:rsid w:val="00A31F9C"/>
    <w:rsid w:val="00A32001"/>
    <w:rsid w:val="00A33794"/>
    <w:rsid w:val="00A33E95"/>
    <w:rsid w:val="00A35783"/>
    <w:rsid w:val="00A362FF"/>
    <w:rsid w:val="00A37DC3"/>
    <w:rsid w:val="00A43229"/>
    <w:rsid w:val="00A51D65"/>
    <w:rsid w:val="00A5451D"/>
    <w:rsid w:val="00A60139"/>
    <w:rsid w:val="00A66511"/>
    <w:rsid w:val="00A71B6D"/>
    <w:rsid w:val="00A743EC"/>
    <w:rsid w:val="00A84544"/>
    <w:rsid w:val="00A84D75"/>
    <w:rsid w:val="00A94BD1"/>
    <w:rsid w:val="00A95181"/>
    <w:rsid w:val="00A97ACF"/>
    <w:rsid w:val="00AA1056"/>
    <w:rsid w:val="00AA4684"/>
    <w:rsid w:val="00AA6573"/>
    <w:rsid w:val="00AA6B5E"/>
    <w:rsid w:val="00AB26E1"/>
    <w:rsid w:val="00AB6150"/>
    <w:rsid w:val="00AB7843"/>
    <w:rsid w:val="00AC18EE"/>
    <w:rsid w:val="00AC5906"/>
    <w:rsid w:val="00AC60DA"/>
    <w:rsid w:val="00AE4B4A"/>
    <w:rsid w:val="00AE5E68"/>
    <w:rsid w:val="00AE7C62"/>
    <w:rsid w:val="00AF103E"/>
    <w:rsid w:val="00AF2354"/>
    <w:rsid w:val="00AF627D"/>
    <w:rsid w:val="00B01CA3"/>
    <w:rsid w:val="00B03497"/>
    <w:rsid w:val="00B13214"/>
    <w:rsid w:val="00B20237"/>
    <w:rsid w:val="00B206A6"/>
    <w:rsid w:val="00B32E5D"/>
    <w:rsid w:val="00B34C42"/>
    <w:rsid w:val="00B42E5B"/>
    <w:rsid w:val="00B4745D"/>
    <w:rsid w:val="00B56E9B"/>
    <w:rsid w:val="00B64DA9"/>
    <w:rsid w:val="00B65660"/>
    <w:rsid w:val="00B65A2D"/>
    <w:rsid w:val="00B74694"/>
    <w:rsid w:val="00B76D1C"/>
    <w:rsid w:val="00B80CAD"/>
    <w:rsid w:val="00B93605"/>
    <w:rsid w:val="00B93A35"/>
    <w:rsid w:val="00B94E7F"/>
    <w:rsid w:val="00B969AD"/>
    <w:rsid w:val="00B96FE5"/>
    <w:rsid w:val="00BA3365"/>
    <w:rsid w:val="00BA3E41"/>
    <w:rsid w:val="00BA69F7"/>
    <w:rsid w:val="00BB40C9"/>
    <w:rsid w:val="00BB4E3C"/>
    <w:rsid w:val="00BB738D"/>
    <w:rsid w:val="00BB7492"/>
    <w:rsid w:val="00BC0329"/>
    <w:rsid w:val="00BC18C7"/>
    <w:rsid w:val="00BC3DC9"/>
    <w:rsid w:val="00BC749A"/>
    <w:rsid w:val="00BD0A25"/>
    <w:rsid w:val="00BD2297"/>
    <w:rsid w:val="00BD3A0F"/>
    <w:rsid w:val="00BD6AE5"/>
    <w:rsid w:val="00BF3E63"/>
    <w:rsid w:val="00BF7480"/>
    <w:rsid w:val="00C075E8"/>
    <w:rsid w:val="00C07EA1"/>
    <w:rsid w:val="00C14BE8"/>
    <w:rsid w:val="00C208A8"/>
    <w:rsid w:val="00C22D9D"/>
    <w:rsid w:val="00C23903"/>
    <w:rsid w:val="00C301CA"/>
    <w:rsid w:val="00C40961"/>
    <w:rsid w:val="00C428D3"/>
    <w:rsid w:val="00C475AC"/>
    <w:rsid w:val="00C55FF3"/>
    <w:rsid w:val="00C567E7"/>
    <w:rsid w:val="00C57D83"/>
    <w:rsid w:val="00C759FE"/>
    <w:rsid w:val="00C77BB4"/>
    <w:rsid w:val="00C82104"/>
    <w:rsid w:val="00C86228"/>
    <w:rsid w:val="00C904CF"/>
    <w:rsid w:val="00C90DD6"/>
    <w:rsid w:val="00C9387C"/>
    <w:rsid w:val="00C97F69"/>
    <w:rsid w:val="00CA02CF"/>
    <w:rsid w:val="00CA514C"/>
    <w:rsid w:val="00CA5475"/>
    <w:rsid w:val="00CB347A"/>
    <w:rsid w:val="00CB4DDC"/>
    <w:rsid w:val="00CD19D5"/>
    <w:rsid w:val="00CD303A"/>
    <w:rsid w:val="00CE114D"/>
    <w:rsid w:val="00CE33CD"/>
    <w:rsid w:val="00CE7BC0"/>
    <w:rsid w:val="00CF6E1A"/>
    <w:rsid w:val="00D05182"/>
    <w:rsid w:val="00D1070C"/>
    <w:rsid w:val="00D17512"/>
    <w:rsid w:val="00D2105E"/>
    <w:rsid w:val="00D22AF9"/>
    <w:rsid w:val="00D253B4"/>
    <w:rsid w:val="00D26744"/>
    <w:rsid w:val="00D3202F"/>
    <w:rsid w:val="00D33327"/>
    <w:rsid w:val="00D33A15"/>
    <w:rsid w:val="00D3750D"/>
    <w:rsid w:val="00D445B2"/>
    <w:rsid w:val="00D4528B"/>
    <w:rsid w:val="00D53985"/>
    <w:rsid w:val="00D54067"/>
    <w:rsid w:val="00D64AE8"/>
    <w:rsid w:val="00D723D8"/>
    <w:rsid w:val="00D7420A"/>
    <w:rsid w:val="00D74916"/>
    <w:rsid w:val="00D7604F"/>
    <w:rsid w:val="00D865F4"/>
    <w:rsid w:val="00D86EE9"/>
    <w:rsid w:val="00D917E7"/>
    <w:rsid w:val="00D917FB"/>
    <w:rsid w:val="00D91CF5"/>
    <w:rsid w:val="00D94E0C"/>
    <w:rsid w:val="00D94E76"/>
    <w:rsid w:val="00D95539"/>
    <w:rsid w:val="00D97008"/>
    <w:rsid w:val="00D97CC4"/>
    <w:rsid w:val="00DA1E4F"/>
    <w:rsid w:val="00DA44CF"/>
    <w:rsid w:val="00DB1897"/>
    <w:rsid w:val="00DB4745"/>
    <w:rsid w:val="00DB7DAC"/>
    <w:rsid w:val="00DC193C"/>
    <w:rsid w:val="00DC1C5F"/>
    <w:rsid w:val="00DC2954"/>
    <w:rsid w:val="00DC4CCF"/>
    <w:rsid w:val="00DC5795"/>
    <w:rsid w:val="00DC5854"/>
    <w:rsid w:val="00DC7822"/>
    <w:rsid w:val="00DD4888"/>
    <w:rsid w:val="00DE2892"/>
    <w:rsid w:val="00DF6645"/>
    <w:rsid w:val="00E02694"/>
    <w:rsid w:val="00E04449"/>
    <w:rsid w:val="00E05976"/>
    <w:rsid w:val="00E05AC1"/>
    <w:rsid w:val="00E11492"/>
    <w:rsid w:val="00E14548"/>
    <w:rsid w:val="00E14BA2"/>
    <w:rsid w:val="00E22200"/>
    <w:rsid w:val="00E22472"/>
    <w:rsid w:val="00E346AA"/>
    <w:rsid w:val="00E36D6E"/>
    <w:rsid w:val="00E41280"/>
    <w:rsid w:val="00E43DC2"/>
    <w:rsid w:val="00E46B50"/>
    <w:rsid w:val="00E533BE"/>
    <w:rsid w:val="00E56C82"/>
    <w:rsid w:val="00E5750C"/>
    <w:rsid w:val="00E60064"/>
    <w:rsid w:val="00E61649"/>
    <w:rsid w:val="00E677EB"/>
    <w:rsid w:val="00E74BD1"/>
    <w:rsid w:val="00E809D5"/>
    <w:rsid w:val="00E80B0F"/>
    <w:rsid w:val="00E847F2"/>
    <w:rsid w:val="00E92967"/>
    <w:rsid w:val="00E92EBA"/>
    <w:rsid w:val="00E97EC2"/>
    <w:rsid w:val="00EA1966"/>
    <w:rsid w:val="00EA1ED4"/>
    <w:rsid w:val="00EA5551"/>
    <w:rsid w:val="00EB30F5"/>
    <w:rsid w:val="00EB7DA0"/>
    <w:rsid w:val="00EB7E1B"/>
    <w:rsid w:val="00EC79FE"/>
    <w:rsid w:val="00ED02FF"/>
    <w:rsid w:val="00ED1EF3"/>
    <w:rsid w:val="00ED4035"/>
    <w:rsid w:val="00ED7C2B"/>
    <w:rsid w:val="00EE1753"/>
    <w:rsid w:val="00EE4EF4"/>
    <w:rsid w:val="00EE69C9"/>
    <w:rsid w:val="00EF07E0"/>
    <w:rsid w:val="00EF54CA"/>
    <w:rsid w:val="00EF73C7"/>
    <w:rsid w:val="00F0010F"/>
    <w:rsid w:val="00F06916"/>
    <w:rsid w:val="00F137B9"/>
    <w:rsid w:val="00F2671A"/>
    <w:rsid w:val="00F30741"/>
    <w:rsid w:val="00F3115B"/>
    <w:rsid w:val="00F33569"/>
    <w:rsid w:val="00F3556D"/>
    <w:rsid w:val="00F36520"/>
    <w:rsid w:val="00F45EA8"/>
    <w:rsid w:val="00F45FCA"/>
    <w:rsid w:val="00F46624"/>
    <w:rsid w:val="00F46AB8"/>
    <w:rsid w:val="00F53BC7"/>
    <w:rsid w:val="00F60505"/>
    <w:rsid w:val="00F60A99"/>
    <w:rsid w:val="00F6110F"/>
    <w:rsid w:val="00F625A9"/>
    <w:rsid w:val="00F636E3"/>
    <w:rsid w:val="00F65949"/>
    <w:rsid w:val="00F67E91"/>
    <w:rsid w:val="00F772CB"/>
    <w:rsid w:val="00F81959"/>
    <w:rsid w:val="00F82B3A"/>
    <w:rsid w:val="00F856A3"/>
    <w:rsid w:val="00FA2B1F"/>
    <w:rsid w:val="00FA2F9E"/>
    <w:rsid w:val="00FA3F05"/>
    <w:rsid w:val="00FA5BE4"/>
    <w:rsid w:val="00FB0DCB"/>
    <w:rsid w:val="00FB221E"/>
    <w:rsid w:val="00FB233B"/>
    <w:rsid w:val="00FB2506"/>
    <w:rsid w:val="00FB26E1"/>
    <w:rsid w:val="00FB3168"/>
    <w:rsid w:val="00FB53F2"/>
    <w:rsid w:val="00FB68C7"/>
    <w:rsid w:val="00FC5104"/>
    <w:rsid w:val="00FD1663"/>
    <w:rsid w:val="00FD3C20"/>
    <w:rsid w:val="00FE2BD1"/>
    <w:rsid w:val="00FE4A81"/>
    <w:rsid w:val="00FF248D"/>
    <w:rsid w:val="00FF313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08A741B"/>
  <w15:docId w15:val="{A8921AC3-6014-49A0-8553-3436675AE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200"/>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rsid w:val="000406A7"/>
    <w:pPr>
      <w:spacing w:after="0" w:line="480" w:lineRule="auto"/>
      <w:jc w:val="center"/>
    </w:pPr>
    <w:rPr>
      <w:rFonts w:eastAsia="Times New Roman"/>
      <w:bCs/>
      <w:noProof/>
      <w:lang w:eastAsia="es-ES"/>
    </w:rPr>
  </w:style>
  <w:style w:type="character" w:customStyle="1" w:styleId="BodyTextChar">
    <w:name w:val="Body Text Char"/>
    <w:basedOn w:val="DefaultParagraphFont"/>
    <w:link w:val="BodyText"/>
    <w:semiHidden/>
    <w:rsid w:val="000406A7"/>
    <w:rPr>
      <w:rFonts w:eastAsia="Times New Roman"/>
      <w:bCs/>
      <w:noProof/>
      <w:lang w:eastAsia="es-ES"/>
    </w:rPr>
  </w:style>
  <w:style w:type="character" w:styleId="Hyperlink">
    <w:name w:val="Hyperlink"/>
    <w:basedOn w:val="DefaultParagraphFont"/>
    <w:uiPriority w:val="99"/>
    <w:unhideWhenUsed/>
    <w:rsid w:val="007A5F6B"/>
    <w:rPr>
      <w:color w:val="0000FF" w:themeColor="hyperlink"/>
      <w:u w:val="single"/>
    </w:rPr>
  </w:style>
  <w:style w:type="paragraph" w:styleId="ListParagraph">
    <w:name w:val="List Paragraph"/>
    <w:basedOn w:val="Normal"/>
    <w:uiPriority w:val="34"/>
    <w:qFormat/>
    <w:rsid w:val="007A5F6B"/>
    <w:pPr>
      <w:ind w:left="720"/>
      <w:contextualSpacing/>
    </w:pPr>
  </w:style>
  <w:style w:type="paragraph" w:styleId="Header">
    <w:name w:val="header"/>
    <w:basedOn w:val="Normal"/>
    <w:link w:val="HeaderChar"/>
    <w:uiPriority w:val="99"/>
    <w:unhideWhenUsed/>
    <w:rsid w:val="0079002E"/>
    <w:pPr>
      <w:tabs>
        <w:tab w:val="center" w:pos="4680"/>
        <w:tab w:val="right" w:pos="9360"/>
      </w:tabs>
      <w:spacing w:after="0"/>
    </w:pPr>
  </w:style>
  <w:style w:type="character" w:customStyle="1" w:styleId="HeaderChar">
    <w:name w:val="Header Char"/>
    <w:basedOn w:val="DefaultParagraphFont"/>
    <w:link w:val="Header"/>
    <w:uiPriority w:val="99"/>
    <w:rsid w:val="0079002E"/>
  </w:style>
  <w:style w:type="paragraph" w:styleId="Footer">
    <w:name w:val="footer"/>
    <w:basedOn w:val="Normal"/>
    <w:link w:val="FooterChar"/>
    <w:uiPriority w:val="99"/>
    <w:unhideWhenUsed/>
    <w:rsid w:val="0079002E"/>
    <w:pPr>
      <w:tabs>
        <w:tab w:val="center" w:pos="4680"/>
        <w:tab w:val="right" w:pos="9360"/>
      </w:tabs>
      <w:spacing w:after="0"/>
    </w:pPr>
  </w:style>
  <w:style w:type="character" w:customStyle="1" w:styleId="FooterChar">
    <w:name w:val="Footer Char"/>
    <w:basedOn w:val="DefaultParagraphFont"/>
    <w:link w:val="Footer"/>
    <w:uiPriority w:val="99"/>
    <w:rsid w:val="0079002E"/>
  </w:style>
  <w:style w:type="paragraph" w:customStyle="1" w:styleId="Standa">
    <w:name w:val="Standa"/>
    <w:link w:val="StandaChar"/>
    <w:rsid w:val="00592C13"/>
    <w:pPr>
      <w:spacing w:after="0"/>
    </w:pPr>
    <w:rPr>
      <w:rFonts w:eastAsia="Times New Roman"/>
      <w:lang w:bidi="de-DE"/>
    </w:rPr>
  </w:style>
  <w:style w:type="character" w:customStyle="1" w:styleId="StandaChar">
    <w:name w:val="Standa Char"/>
    <w:link w:val="Standa"/>
    <w:rsid w:val="00592C13"/>
    <w:rPr>
      <w:rFonts w:eastAsia="Times New Roman"/>
      <w:lang w:bidi="de-DE"/>
    </w:rPr>
  </w:style>
  <w:style w:type="character" w:styleId="CommentReference">
    <w:name w:val="annotation reference"/>
    <w:basedOn w:val="DefaultParagraphFont"/>
    <w:uiPriority w:val="99"/>
    <w:semiHidden/>
    <w:unhideWhenUsed/>
    <w:rsid w:val="00E46B50"/>
    <w:rPr>
      <w:sz w:val="16"/>
      <w:szCs w:val="16"/>
    </w:rPr>
  </w:style>
  <w:style w:type="paragraph" w:styleId="CommentText">
    <w:name w:val="annotation text"/>
    <w:basedOn w:val="Normal"/>
    <w:link w:val="CommentTextChar"/>
    <w:uiPriority w:val="99"/>
    <w:unhideWhenUsed/>
    <w:rsid w:val="00E46B50"/>
    <w:rPr>
      <w:sz w:val="20"/>
      <w:szCs w:val="20"/>
    </w:rPr>
  </w:style>
  <w:style w:type="character" w:customStyle="1" w:styleId="CommentTextChar">
    <w:name w:val="Comment Text Char"/>
    <w:basedOn w:val="DefaultParagraphFont"/>
    <w:link w:val="CommentText"/>
    <w:uiPriority w:val="99"/>
    <w:rsid w:val="00E46B50"/>
    <w:rPr>
      <w:sz w:val="20"/>
      <w:szCs w:val="20"/>
    </w:rPr>
  </w:style>
  <w:style w:type="paragraph" w:styleId="CommentSubject">
    <w:name w:val="annotation subject"/>
    <w:basedOn w:val="CommentText"/>
    <w:next w:val="CommentText"/>
    <w:link w:val="CommentSubjectChar"/>
    <w:uiPriority w:val="99"/>
    <w:semiHidden/>
    <w:unhideWhenUsed/>
    <w:rsid w:val="00E46B50"/>
    <w:rPr>
      <w:b/>
      <w:bCs/>
    </w:rPr>
  </w:style>
  <w:style w:type="character" w:customStyle="1" w:styleId="CommentSubjectChar">
    <w:name w:val="Comment Subject Char"/>
    <w:basedOn w:val="CommentTextChar"/>
    <w:link w:val="CommentSubject"/>
    <w:uiPriority w:val="99"/>
    <w:semiHidden/>
    <w:rsid w:val="00E46B50"/>
    <w:rPr>
      <w:b/>
      <w:bCs/>
      <w:sz w:val="20"/>
      <w:szCs w:val="20"/>
    </w:rPr>
  </w:style>
  <w:style w:type="paragraph" w:styleId="BalloonText">
    <w:name w:val="Balloon Text"/>
    <w:basedOn w:val="Normal"/>
    <w:link w:val="BalloonTextChar"/>
    <w:uiPriority w:val="99"/>
    <w:semiHidden/>
    <w:unhideWhenUsed/>
    <w:rsid w:val="00E46B5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6B50"/>
    <w:rPr>
      <w:rFonts w:ascii="Tahoma" w:hAnsi="Tahoma" w:cs="Tahoma"/>
      <w:sz w:val="16"/>
      <w:szCs w:val="16"/>
    </w:rPr>
  </w:style>
  <w:style w:type="table" w:styleId="TableGrid">
    <w:name w:val="Table Grid"/>
    <w:basedOn w:val="TableNormal"/>
    <w:uiPriority w:val="59"/>
    <w:rsid w:val="00E46B5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FB53F2"/>
    <w:pPr>
      <w:spacing w:after="0"/>
    </w:pPr>
    <w:rPr>
      <w:rFonts w:ascii="Calibri" w:hAnsi="Calibri" w:cstheme="minorBidi"/>
      <w:sz w:val="22"/>
      <w:szCs w:val="21"/>
    </w:rPr>
  </w:style>
  <w:style w:type="character" w:customStyle="1" w:styleId="PlainTextChar">
    <w:name w:val="Plain Text Char"/>
    <w:basedOn w:val="DefaultParagraphFont"/>
    <w:link w:val="PlainText"/>
    <w:uiPriority w:val="99"/>
    <w:rsid w:val="00FB53F2"/>
    <w:rPr>
      <w:rFonts w:ascii="Calibri" w:hAnsi="Calibri" w:cstheme="minorBidi"/>
      <w:sz w:val="22"/>
      <w:szCs w:val="21"/>
    </w:rPr>
  </w:style>
  <w:style w:type="paragraph" w:styleId="Revision">
    <w:name w:val="Revision"/>
    <w:hidden/>
    <w:uiPriority w:val="99"/>
    <w:semiHidden/>
    <w:rsid w:val="00B76D1C"/>
    <w:pPr>
      <w:spacing w:after="0"/>
    </w:pPr>
  </w:style>
  <w:style w:type="character" w:customStyle="1" w:styleId="jrnl">
    <w:name w:val="jrnl"/>
    <w:rsid w:val="006D2E68"/>
  </w:style>
  <w:style w:type="character" w:styleId="LineNumber">
    <w:name w:val="line number"/>
    <w:basedOn w:val="DefaultParagraphFont"/>
    <w:uiPriority w:val="99"/>
    <w:semiHidden/>
    <w:unhideWhenUsed/>
    <w:rsid w:val="001B07D1"/>
  </w:style>
  <w:style w:type="character" w:styleId="FollowedHyperlink">
    <w:name w:val="FollowedHyperlink"/>
    <w:basedOn w:val="DefaultParagraphFont"/>
    <w:uiPriority w:val="99"/>
    <w:semiHidden/>
    <w:unhideWhenUsed/>
    <w:rsid w:val="00BB40C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65609">
      <w:bodyDiv w:val="1"/>
      <w:marLeft w:val="0"/>
      <w:marRight w:val="0"/>
      <w:marTop w:val="0"/>
      <w:marBottom w:val="0"/>
      <w:divBdr>
        <w:top w:val="none" w:sz="0" w:space="0" w:color="auto"/>
        <w:left w:val="none" w:sz="0" w:space="0" w:color="auto"/>
        <w:bottom w:val="none" w:sz="0" w:space="0" w:color="auto"/>
        <w:right w:val="none" w:sz="0" w:space="0" w:color="auto"/>
      </w:divBdr>
    </w:div>
    <w:div w:id="91900184">
      <w:bodyDiv w:val="1"/>
      <w:marLeft w:val="0"/>
      <w:marRight w:val="0"/>
      <w:marTop w:val="0"/>
      <w:marBottom w:val="0"/>
      <w:divBdr>
        <w:top w:val="none" w:sz="0" w:space="0" w:color="auto"/>
        <w:left w:val="none" w:sz="0" w:space="0" w:color="auto"/>
        <w:bottom w:val="none" w:sz="0" w:space="0" w:color="auto"/>
        <w:right w:val="none" w:sz="0" w:space="0" w:color="auto"/>
      </w:divBdr>
    </w:div>
    <w:div w:id="232593040">
      <w:bodyDiv w:val="1"/>
      <w:marLeft w:val="0"/>
      <w:marRight w:val="0"/>
      <w:marTop w:val="0"/>
      <w:marBottom w:val="0"/>
      <w:divBdr>
        <w:top w:val="none" w:sz="0" w:space="0" w:color="auto"/>
        <w:left w:val="none" w:sz="0" w:space="0" w:color="auto"/>
        <w:bottom w:val="none" w:sz="0" w:space="0" w:color="auto"/>
        <w:right w:val="none" w:sz="0" w:space="0" w:color="auto"/>
      </w:divBdr>
    </w:div>
    <w:div w:id="602228876">
      <w:bodyDiv w:val="1"/>
      <w:marLeft w:val="0"/>
      <w:marRight w:val="0"/>
      <w:marTop w:val="0"/>
      <w:marBottom w:val="0"/>
      <w:divBdr>
        <w:top w:val="none" w:sz="0" w:space="0" w:color="auto"/>
        <w:left w:val="none" w:sz="0" w:space="0" w:color="auto"/>
        <w:bottom w:val="none" w:sz="0" w:space="0" w:color="auto"/>
        <w:right w:val="none" w:sz="0" w:space="0" w:color="auto"/>
      </w:divBdr>
    </w:div>
    <w:div w:id="694421933">
      <w:bodyDiv w:val="1"/>
      <w:marLeft w:val="0"/>
      <w:marRight w:val="0"/>
      <w:marTop w:val="0"/>
      <w:marBottom w:val="0"/>
      <w:divBdr>
        <w:top w:val="none" w:sz="0" w:space="0" w:color="auto"/>
        <w:left w:val="none" w:sz="0" w:space="0" w:color="auto"/>
        <w:bottom w:val="none" w:sz="0" w:space="0" w:color="auto"/>
        <w:right w:val="none" w:sz="0" w:space="0" w:color="auto"/>
      </w:divBdr>
    </w:div>
    <w:div w:id="725645054">
      <w:bodyDiv w:val="1"/>
      <w:marLeft w:val="0"/>
      <w:marRight w:val="0"/>
      <w:marTop w:val="0"/>
      <w:marBottom w:val="0"/>
      <w:divBdr>
        <w:top w:val="none" w:sz="0" w:space="0" w:color="auto"/>
        <w:left w:val="none" w:sz="0" w:space="0" w:color="auto"/>
        <w:bottom w:val="none" w:sz="0" w:space="0" w:color="auto"/>
        <w:right w:val="none" w:sz="0" w:space="0" w:color="auto"/>
      </w:divBdr>
    </w:div>
    <w:div w:id="836071875">
      <w:bodyDiv w:val="1"/>
      <w:marLeft w:val="0"/>
      <w:marRight w:val="0"/>
      <w:marTop w:val="0"/>
      <w:marBottom w:val="0"/>
      <w:divBdr>
        <w:top w:val="none" w:sz="0" w:space="0" w:color="auto"/>
        <w:left w:val="none" w:sz="0" w:space="0" w:color="auto"/>
        <w:bottom w:val="none" w:sz="0" w:space="0" w:color="auto"/>
        <w:right w:val="none" w:sz="0" w:space="0" w:color="auto"/>
      </w:divBdr>
    </w:div>
    <w:div w:id="968440683">
      <w:bodyDiv w:val="1"/>
      <w:marLeft w:val="0"/>
      <w:marRight w:val="0"/>
      <w:marTop w:val="0"/>
      <w:marBottom w:val="0"/>
      <w:divBdr>
        <w:top w:val="none" w:sz="0" w:space="0" w:color="auto"/>
        <w:left w:val="none" w:sz="0" w:space="0" w:color="auto"/>
        <w:bottom w:val="none" w:sz="0" w:space="0" w:color="auto"/>
        <w:right w:val="none" w:sz="0" w:space="0" w:color="auto"/>
      </w:divBdr>
    </w:div>
    <w:div w:id="1318070215">
      <w:bodyDiv w:val="1"/>
      <w:marLeft w:val="0"/>
      <w:marRight w:val="0"/>
      <w:marTop w:val="0"/>
      <w:marBottom w:val="0"/>
      <w:divBdr>
        <w:top w:val="none" w:sz="0" w:space="0" w:color="auto"/>
        <w:left w:val="none" w:sz="0" w:space="0" w:color="auto"/>
        <w:bottom w:val="none" w:sz="0" w:space="0" w:color="auto"/>
        <w:right w:val="none" w:sz="0" w:space="0" w:color="auto"/>
      </w:divBdr>
    </w:div>
    <w:div w:id="1864393612">
      <w:bodyDiv w:val="1"/>
      <w:marLeft w:val="0"/>
      <w:marRight w:val="0"/>
      <w:marTop w:val="0"/>
      <w:marBottom w:val="0"/>
      <w:divBdr>
        <w:top w:val="none" w:sz="0" w:space="0" w:color="auto"/>
        <w:left w:val="none" w:sz="0" w:space="0" w:color="auto"/>
        <w:bottom w:val="none" w:sz="0" w:space="0" w:color="auto"/>
        <w:right w:val="none" w:sz="0" w:space="0" w:color="auto"/>
      </w:divBdr>
    </w:div>
    <w:div w:id="2057854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ma.europa.eu/docs/en_GB/document_library/Report/2014/12/WC500179560.pdf" TargetMode="External"/><Relationship Id="rId3" Type="http://schemas.openxmlformats.org/officeDocument/2006/relationships/settings" Target="settings.xml"/><Relationship Id="rId7" Type="http://schemas.openxmlformats.org/officeDocument/2006/relationships/hyperlink" Target="http://www.ema.europa.eu/docs/en_GB/document_library/Scientific_guideline/2016/02/WC500201772.pdf"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www.ema.europa.eu/docs/en_GB/document_library/Regulatory_and_procedural_guideline/2016/03/WC500202636.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4</Pages>
  <Words>10975</Words>
  <Characters>62564</Characters>
  <Application>Microsoft Office Word</Application>
  <DocSecurity>0</DocSecurity>
  <Lines>521</Lines>
  <Paragraphs>14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Novartis</Company>
  <LinksUpToDate>false</LinksUpToDate>
  <CharactersWithSpaces>73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ndy Gattis Stough</dc:creator>
  <cp:lastModifiedBy>Wendy Gattis Stough</cp:lastModifiedBy>
  <cp:revision>3</cp:revision>
  <cp:lastPrinted>2016-07-22T12:21:00Z</cp:lastPrinted>
  <dcterms:created xsi:type="dcterms:W3CDTF">2017-02-09T12:44:00Z</dcterms:created>
  <dcterms:modified xsi:type="dcterms:W3CDTF">2017-02-09T12:44:00Z</dcterms:modified>
</cp:coreProperties>
</file>